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B852D1" w14:textId="77777777" w:rsidR="004514A1" w:rsidRPr="00B006CD" w:rsidRDefault="004514A1" w:rsidP="004514A1">
      <w:pPr>
        <w:widowControl w:val="0"/>
        <w:autoSpaceDE w:val="0"/>
        <w:autoSpaceDN w:val="0"/>
        <w:adjustRightInd w:val="0"/>
        <w:jc w:val="center"/>
        <w:rPr>
          <w:rFonts w:ascii="Times New Roman" w:hAnsi="Times New Roman" w:cs="Times New Roman"/>
        </w:rPr>
      </w:pPr>
      <w:bookmarkStart w:id="0" w:name="_GoBack"/>
      <w:bookmarkEnd w:id="0"/>
    </w:p>
    <w:p w14:paraId="722262FC" w14:textId="77777777" w:rsidR="004514A1" w:rsidRPr="00B006CD" w:rsidRDefault="004514A1" w:rsidP="004514A1">
      <w:pPr>
        <w:widowControl w:val="0"/>
        <w:autoSpaceDE w:val="0"/>
        <w:autoSpaceDN w:val="0"/>
        <w:adjustRightInd w:val="0"/>
        <w:jc w:val="center"/>
        <w:rPr>
          <w:rFonts w:ascii="Times New Roman" w:hAnsi="Times New Roman" w:cs="Times New Roman"/>
        </w:rPr>
      </w:pPr>
    </w:p>
    <w:p w14:paraId="2C3C45EC" w14:textId="77777777" w:rsidR="004514A1" w:rsidRPr="00B006CD" w:rsidRDefault="004514A1" w:rsidP="004514A1">
      <w:pPr>
        <w:widowControl w:val="0"/>
        <w:autoSpaceDE w:val="0"/>
        <w:autoSpaceDN w:val="0"/>
        <w:adjustRightInd w:val="0"/>
        <w:jc w:val="center"/>
        <w:rPr>
          <w:rFonts w:ascii="Times New Roman" w:hAnsi="Times New Roman" w:cs="Times New Roman"/>
        </w:rPr>
      </w:pPr>
    </w:p>
    <w:p w14:paraId="1F5349A0" w14:textId="77777777" w:rsidR="004514A1" w:rsidRPr="00B006CD" w:rsidRDefault="004514A1" w:rsidP="004514A1">
      <w:pPr>
        <w:widowControl w:val="0"/>
        <w:autoSpaceDE w:val="0"/>
        <w:autoSpaceDN w:val="0"/>
        <w:adjustRightInd w:val="0"/>
        <w:jc w:val="center"/>
        <w:rPr>
          <w:rFonts w:ascii="Times New Roman" w:hAnsi="Times New Roman" w:cs="Times New Roman"/>
        </w:rPr>
      </w:pPr>
    </w:p>
    <w:p w14:paraId="2C4DE236" w14:textId="77777777" w:rsidR="004514A1" w:rsidRPr="00B006CD" w:rsidRDefault="004514A1" w:rsidP="004514A1">
      <w:pPr>
        <w:widowControl w:val="0"/>
        <w:autoSpaceDE w:val="0"/>
        <w:autoSpaceDN w:val="0"/>
        <w:adjustRightInd w:val="0"/>
        <w:jc w:val="center"/>
        <w:rPr>
          <w:rFonts w:ascii="Times New Roman" w:hAnsi="Times New Roman" w:cs="Times New Roman"/>
        </w:rPr>
      </w:pPr>
    </w:p>
    <w:p w14:paraId="01617EB1" w14:textId="556E7EF8" w:rsidR="004514A1" w:rsidRPr="00B006CD" w:rsidRDefault="00DF0761" w:rsidP="004514A1">
      <w:pPr>
        <w:widowControl w:val="0"/>
        <w:autoSpaceDE w:val="0"/>
        <w:autoSpaceDN w:val="0"/>
        <w:adjustRightInd w:val="0"/>
        <w:jc w:val="center"/>
        <w:rPr>
          <w:rFonts w:ascii="Times New Roman" w:hAnsi="Times New Roman" w:cs="Times New Roman"/>
        </w:rPr>
      </w:pPr>
      <w:r w:rsidRPr="00B006CD">
        <w:rPr>
          <w:rFonts w:ascii="Times New Roman" w:hAnsi="Times New Roman" w:cs="Times New Roman"/>
        </w:rPr>
        <w:t>All Roads L</w:t>
      </w:r>
      <w:r w:rsidR="004514A1" w:rsidRPr="00B006CD">
        <w:rPr>
          <w:rFonts w:ascii="Times New Roman" w:hAnsi="Times New Roman" w:cs="Times New Roman"/>
        </w:rPr>
        <w:t>ead to the Insula</w:t>
      </w:r>
    </w:p>
    <w:p w14:paraId="5D91BA08" w14:textId="77777777" w:rsidR="004514A1" w:rsidRPr="00B006CD" w:rsidRDefault="004514A1" w:rsidP="004514A1">
      <w:pPr>
        <w:widowControl w:val="0"/>
        <w:autoSpaceDE w:val="0"/>
        <w:autoSpaceDN w:val="0"/>
        <w:adjustRightInd w:val="0"/>
        <w:jc w:val="center"/>
        <w:rPr>
          <w:rFonts w:ascii="Times New Roman" w:hAnsi="Times New Roman" w:cs="Times New Roman"/>
        </w:rPr>
      </w:pPr>
    </w:p>
    <w:p w14:paraId="7F726381" w14:textId="77777777" w:rsidR="004514A1" w:rsidRPr="00B006CD" w:rsidRDefault="004514A1" w:rsidP="00DF0761">
      <w:pPr>
        <w:widowControl w:val="0"/>
        <w:autoSpaceDE w:val="0"/>
        <w:autoSpaceDN w:val="0"/>
        <w:adjustRightInd w:val="0"/>
        <w:rPr>
          <w:rFonts w:ascii="Times New Roman" w:hAnsi="Times New Roman" w:cs="Times New Roman"/>
        </w:rPr>
      </w:pPr>
    </w:p>
    <w:p w14:paraId="74FC71B6" w14:textId="396C0BDD" w:rsidR="004514A1" w:rsidRPr="00B006CD" w:rsidRDefault="004514A1" w:rsidP="004514A1">
      <w:pPr>
        <w:widowControl w:val="0"/>
        <w:autoSpaceDE w:val="0"/>
        <w:autoSpaceDN w:val="0"/>
        <w:adjustRightInd w:val="0"/>
        <w:jc w:val="center"/>
        <w:rPr>
          <w:rFonts w:ascii="Times New Roman" w:hAnsi="Times New Roman" w:cs="Times New Roman"/>
          <w:b/>
        </w:rPr>
      </w:pPr>
      <w:r w:rsidRPr="00B006CD">
        <w:rPr>
          <w:rFonts w:ascii="Times New Roman" w:hAnsi="Times New Roman" w:cs="Times New Roman"/>
        </w:rPr>
        <w:t>Massieh Moayedi</w:t>
      </w:r>
    </w:p>
    <w:p w14:paraId="6BBD1607" w14:textId="77777777" w:rsidR="004514A1" w:rsidRPr="00B006CD" w:rsidRDefault="004514A1" w:rsidP="004514A1">
      <w:pPr>
        <w:widowControl w:val="0"/>
        <w:autoSpaceDE w:val="0"/>
        <w:autoSpaceDN w:val="0"/>
        <w:adjustRightInd w:val="0"/>
        <w:jc w:val="center"/>
        <w:rPr>
          <w:rFonts w:ascii="Times New Roman" w:hAnsi="Times New Roman" w:cs="Times New Roman"/>
          <w:vertAlign w:val="superscript"/>
        </w:rPr>
      </w:pPr>
    </w:p>
    <w:p w14:paraId="62603C7B" w14:textId="77777777" w:rsidR="004514A1" w:rsidRPr="00B006CD" w:rsidRDefault="004514A1" w:rsidP="004514A1">
      <w:pPr>
        <w:widowControl w:val="0"/>
        <w:autoSpaceDE w:val="0"/>
        <w:autoSpaceDN w:val="0"/>
        <w:adjustRightInd w:val="0"/>
        <w:jc w:val="center"/>
        <w:rPr>
          <w:rFonts w:ascii="Times New Roman" w:hAnsi="Times New Roman" w:cs="Times New Roman"/>
          <w:vertAlign w:val="superscript"/>
        </w:rPr>
      </w:pPr>
    </w:p>
    <w:p w14:paraId="20FD14D3" w14:textId="77777777" w:rsidR="004514A1" w:rsidRPr="00B006CD" w:rsidRDefault="004514A1" w:rsidP="004514A1">
      <w:pPr>
        <w:widowControl w:val="0"/>
        <w:autoSpaceDE w:val="0"/>
        <w:autoSpaceDN w:val="0"/>
        <w:adjustRightInd w:val="0"/>
        <w:jc w:val="center"/>
        <w:rPr>
          <w:rFonts w:ascii="Times New Roman" w:hAnsi="Times New Roman" w:cs="Times New Roman"/>
        </w:rPr>
      </w:pPr>
    </w:p>
    <w:p w14:paraId="2814A9D6" w14:textId="77777777" w:rsidR="004514A1" w:rsidRPr="00B006CD" w:rsidRDefault="004514A1" w:rsidP="004514A1">
      <w:pPr>
        <w:widowControl w:val="0"/>
        <w:autoSpaceDE w:val="0"/>
        <w:autoSpaceDN w:val="0"/>
        <w:adjustRightInd w:val="0"/>
        <w:jc w:val="center"/>
        <w:rPr>
          <w:rFonts w:ascii="Times New Roman" w:hAnsi="Times New Roman" w:cs="Times New Roman"/>
        </w:rPr>
      </w:pPr>
    </w:p>
    <w:p w14:paraId="3BC43FA6" w14:textId="77777777" w:rsidR="004514A1" w:rsidRPr="00B006CD" w:rsidRDefault="004514A1" w:rsidP="004514A1">
      <w:pPr>
        <w:widowControl w:val="0"/>
        <w:autoSpaceDE w:val="0"/>
        <w:autoSpaceDN w:val="0"/>
        <w:adjustRightInd w:val="0"/>
        <w:jc w:val="center"/>
        <w:rPr>
          <w:rFonts w:ascii="Times New Roman" w:hAnsi="Times New Roman" w:cs="Times New Roman"/>
        </w:rPr>
      </w:pPr>
    </w:p>
    <w:p w14:paraId="72CA9307" w14:textId="77777777" w:rsidR="004514A1" w:rsidRPr="00B006CD" w:rsidRDefault="004514A1" w:rsidP="004514A1">
      <w:pPr>
        <w:widowControl w:val="0"/>
        <w:autoSpaceDE w:val="0"/>
        <w:autoSpaceDN w:val="0"/>
        <w:adjustRightInd w:val="0"/>
        <w:jc w:val="center"/>
        <w:rPr>
          <w:rFonts w:ascii="Times New Roman" w:hAnsi="Times New Roman" w:cs="Times New Roman"/>
        </w:rPr>
      </w:pPr>
    </w:p>
    <w:p w14:paraId="60775792" w14:textId="77777777" w:rsidR="004514A1" w:rsidRPr="00B006CD" w:rsidRDefault="004514A1" w:rsidP="004514A1">
      <w:pPr>
        <w:widowControl w:val="0"/>
        <w:autoSpaceDE w:val="0"/>
        <w:autoSpaceDN w:val="0"/>
        <w:adjustRightInd w:val="0"/>
        <w:jc w:val="center"/>
        <w:rPr>
          <w:rFonts w:ascii="Times New Roman" w:hAnsi="Times New Roman" w:cs="Times New Roman"/>
        </w:rPr>
      </w:pPr>
    </w:p>
    <w:p w14:paraId="5D6768C2" w14:textId="77777777" w:rsidR="004514A1" w:rsidRPr="00B006CD" w:rsidRDefault="004514A1" w:rsidP="004514A1">
      <w:pPr>
        <w:widowControl w:val="0"/>
        <w:autoSpaceDE w:val="0"/>
        <w:autoSpaceDN w:val="0"/>
        <w:adjustRightInd w:val="0"/>
        <w:jc w:val="center"/>
        <w:rPr>
          <w:rFonts w:ascii="Times New Roman" w:hAnsi="Times New Roman" w:cs="Times New Roman"/>
        </w:rPr>
      </w:pPr>
    </w:p>
    <w:p w14:paraId="632AC9D1" w14:textId="77777777" w:rsidR="004514A1" w:rsidRPr="00B006CD" w:rsidRDefault="004514A1" w:rsidP="004514A1">
      <w:pPr>
        <w:widowControl w:val="0"/>
        <w:autoSpaceDE w:val="0"/>
        <w:autoSpaceDN w:val="0"/>
        <w:adjustRightInd w:val="0"/>
        <w:jc w:val="center"/>
        <w:rPr>
          <w:rFonts w:ascii="Times New Roman" w:hAnsi="Times New Roman" w:cs="Times New Roman"/>
        </w:rPr>
      </w:pPr>
    </w:p>
    <w:p w14:paraId="7B8D53FA" w14:textId="77777777" w:rsidR="004514A1" w:rsidRPr="00B006CD" w:rsidRDefault="004514A1" w:rsidP="004514A1">
      <w:pPr>
        <w:widowControl w:val="0"/>
        <w:autoSpaceDE w:val="0"/>
        <w:autoSpaceDN w:val="0"/>
        <w:adjustRightInd w:val="0"/>
        <w:jc w:val="center"/>
        <w:rPr>
          <w:rFonts w:ascii="Times New Roman" w:hAnsi="Times New Roman" w:cs="Times New Roman"/>
        </w:rPr>
      </w:pPr>
    </w:p>
    <w:p w14:paraId="77DBA417" w14:textId="77777777" w:rsidR="004514A1" w:rsidRPr="00B006CD" w:rsidRDefault="004514A1" w:rsidP="004514A1">
      <w:pPr>
        <w:widowControl w:val="0"/>
        <w:autoSpaceDE w:val="0"/>
        <w:autoSpaceDN w:val="0"/>
        <w:adjustRightInd w:val="0"/>
        <w:jc w:val="center"/>
        <w:rPr>
          <w:rFonts w:ascii="Times New Roman" w:hAnsi="Times New Roman" w:cs="Times New Roman"/>
        </w:rPr>
      </w:pPr>
    </w:p>
    <w:p w14:paraId="4032F360" w14:textId="77777777" w:rsidR="004514A1" w:rsidRPr="00B006CD" w:rsidRDefault="004514A1" w:rsidP="004514A1">
      <w:pPr>
        <w:widowControl w:val="0"/>
        <w:autoSpaceDE w:val="0"/>
        <w:autoSpaceDN w:val="0"/>
        <w:adjustRightInd w:val="0"/>
        <w:jc w:val="center"/>
        <w:rPr>
          <w:rFonts w:ascii="Times New Roman" w:hAnsi="Times New Roman" w:cs="Times New Roman"/>
        </w:rPr>
      </w:pPr>
    </w:p>
    <w:p w14:paraId="7DAF8ECD" w14:textId="77777777" w:rsidR="004514A1" w:rsidRPr="00B006CD" w:rsidRDefault="004514A1" w:rsidP="004514A1">
      <w:pPr>
        <w:widowControl w:val="0"/>
        <w:autoSpaceDE w:val="0"/>
        <w:autoSpaceDN w:val="0"/>
        <w:adjustRightInd w:val="0"/>
        <w:jc w:val="center"/>
        <w:rPr>
          <w:rFonts w:ascii="Times New Roman" w:hAnsi="Times New Roman" w:cs="Times New Roman"/>
        </w:rPr>
      </w:pPr>
    </w:p>
    <w:p w14:paraId="53064203" w14:textId="4C8D4E16" w:rsidR="004514A1" w:rsidRPr="00B006CD" w:rsidRDefault="00757401" w:rsidP="00757401">
      <w:pPr>
        <w:widowControl w:val="0"/>
        <w:autoSpaceDE w:val="0"/>
        <w:autoSpaceDN w:val="0"/>
        <w:adjustRightInd w:val="0"/>
        <w:rPr>
          <w:rFonts w:ascii="Times New Roman" w:hAnsi="Times New Roman" w:cs="Times New Roman"/>
          <w:b/>
        </w:rPr>
      </w:pPr>
      <w:r w:rsidRPr="00B006CD">
        <w:rPr>
          <w:rFonts w:ascii="Times New Roman" w:hAnsi="Times New Roman" w:cs="Times New Roman"/>
          <w:b/>
        </w:rPr>
        <w:t>Word count:</w:t>
      </w:r>
      <w:r w:rsidR="00342E19" w:rsidRPr="00B006CD">
        <w:rPr>
          <w:rFonts w:ascii="Times New Roman" w:hAnsi="Times New Roman" w:cs="Times New Roman"/>
          <w:b/>
        </w:rPr>
        <w:t xml:space="preserve"> </w:t>
      </w:r>
      <w:r w:rsidR="0069442D" w:rsidRPr="00B006CD">
        <w:rPr>
          <w:rFonts w:ascii="Times New Roman" w:hAnsi="Times New Roman" w:cs="Times New Roman"/>
          <w:b/>
        </w:rPr>
        <w:t>10</w:t>
      </w:r>
      <w:r w:rsidR="00D136FD">
        <w:rPr>
          <w:rFonts w:ascii="Times New Roman" w:hAnsi="Times New Roman" w:cs="Times New Roman"/>
          <w:b/>
        </w:rPr>
        <w:t>44</w:t>
      </w:r>
      <w:r w:rsidR="0071739C" w:rsidRPr="00B006CD">
        <w:rPr>
          <w:rFonts w:ascii="Times New Roman" w:hAnsi="Times New Roman" w:cs="Times New Roman"/>
          <w:b/>
        </w:rPr>
        <w:t xml:space="preserve"> </w:t>
      </w:r>
      <w:r w:rsidR="00342E19" w:rsidRPr="00B006CD">
        <w:rPr>
          <w:rFonts w:ascii="Times New Roman" w:hAnsi="Times New Roman" w:cs="Times New Roman"/>
          <w:b/>
        </w:rPr>
        <w:t>words</w:t>
      </w:r>
    </w:p>
    <w:p w14:paraId="321F4A87" w14:textId="77777777" w:rsidR="004514A1" w:rsidRPr="00B006CD" w:rsidRDefault="004514A1" w:rsidP="004514A1">
      <w:pPr>
        <w:widowControl w:val="0"/>
        <w:autoSpaceDE w:val="0"/>
        <w:autoSpaceDN w:val="0"/>
        <w:adjustRightInd w:val="0"/>
        <w:jc w:val="center"/>
        <w:rPr>
          <w:rFonts w:ascii="Times New Roman" w:hAnsi="Times New Roman" w:cs="Times New Roman"/>
        </w:rPr>
      </w:pPr>
    </w:p>
    <w:p w14:paraId="757AE3EC" w14:textId="77777777" w:rsidR="004514A1" w:rsidRPr="00B006CD" w:rsidRDefault="004514A1" w:rsidP="004514A1">
      <w:pPr>
        <w:widowControl w:val="0"/>
        <w:autoSpaceDE w:val="0"/>
        <w:autoSpaceDN w:val="0"/>
        <w:adjustRightInd w:val="0"/>
        <w:jc w:val="center"/>
        <w:rPr>
          <w:rFonts w:ascii="Times New Roman" w:hAnsi="Times New Roman" w:cs="Times New Roman"/>
        </w:rPr>
      </w:pPr>
    </w:p>
    <w:p w14:paraId="0686CE7F" w14:textId="77777777" w:rsidR="004514A1" w:rsidRPr="00B006CD" w:rsidRDefault="004514A1" w:rsidP="004514A1">
      <w:pPr>
        <w:widowControl w:val="0"/>
        <w:autoSpaceDE w:val="0"/>
        <w:autoSpaceDN w:val="0"/>
        <w:adjustRightInd w:val="0"/>
        <w:jc w:val="center"/>
        <w:rPr>
          <w:rFonts w:ascii="Times New Roman" w:hAnsi="Times New Roman" w:cs="Times New Roman"/>
        </w:rPr>
      </w:pPr>
    </w:p>
    <w:p w14:paraId="7CAC980E" w14:textId="77777777" w:rsidR="004514A1" w:rsidRPr="00B006CD" w:rsidRDefault="004514A1" w:rsidP="004514A1">
      <w:pPr>
        <w:widowControl w:val="0"/>
        <w:autoSpaceDE w:val="0"/>
        <w:autoSpaceDN w:val="0"/>
        <w:adjustRightInd w:val="0"/>
        <w:jc w:val="center"/>
        <w:rPr>
          <w:rFonts w:ascii="Times New Roman" w:hAnsi="Times New Roman" w:cs="Times New Roman"/>
        </w:rPr>
      </w:pPr>
    </w:p>
    <w:p w14:paraId="04523A97" w14:textId="77777777" w:rsidR="004514A1" w:rsidRPr="00B006CD" w:rsidRDefault="004514A1" w:rsidP="004514A1">
      <w:pPr>
        <w:widowControl w:val="0"/>
        <w:autoSpaceDE w:val="0"/>
        <w:autoSpaceDN w:val="0"/>
        <w:adjustRightInd w:val="0"/>
        <w:jc w:val="center"/>
        <w:rPr>
          <w:rFonts w:ascii="Times New Roman" w:hAnsi="Times New Roman" w:cs="Times New Roman"/>
        </w:rPr>
      </w:pPr>
    </w:p>
    <w:p w14:paraId="619E5CBD" w14:textId="77777777" w:rsidR="004514A1" w:rsidRPr="00B006CD" w:rsidRDefault="004514A1" w:rsidP="004514A1">
      <w:pPr>
        <w:widowControl w:val="0"/>
        <w:autoSpaceDE w:val="0"/>
        <w:autoSpaceDN w:val="0"/>
        <w:adjustRightInd w:val="0"/>
        <w:jc w:val="center"/>
        <w:rPr>
          <w:rFonts w:ascii="Times New Roman" w:hAnsi="Times New Roman" w:cs="Times New Roman"/>
        </w:rPr>
      </w:pPr>
    </w:p>
    <w:p w14:paraId="1358AD1C" w14:textId="77777777" w:rsidR="004514A1" w:rsidRPr="00B006CD" w:rsidRDefault="004514A1" w:rsidP="004514A1">
      <w:pPr>
        <w:widowControl w:val="0"/>
        <w:autoSpaceDE w:val="0"/>
        <w:autoSpaceDN w:val="0"/>
        <w:adjustRightInd w:val="0"/>
        <w:jc w:val="center"/>
        <w:rPr>
          <w:rFonts w:ascii="Times New Roman" w:hAnsi="Times New Roman" w:cs="Times New Roman"/>
        </w:rPr>
      </w:pPr>
    </w:p>
    <w:p w14:paraId="4BF5B49B" w14:textId="77777777" w:rsidR="004514A1" w:rsidRPr="00B006CD" w:rsidRDefault="004514A1" w:rsidP="004514A1">
      <w:pPr>
        <w:widowControl w:val="0"/>
        <w:autoSpaceDE w:val="0"/>
        <w:autoSpaceDN w:val="0"/>
        <w:adjustRightInd w:val="0"/>
        <w:jc w:val="center"/>
        <w:rPr>
          <w:rFonts w:ascii="Times New Roman" w:hAnsi="Times New Roman" w:cs="Times New Roman"/>
        </w:rPr>
      </w:pPr>
    </w:p>
    <w:p w14:paraId="2C1E894F" w14:textId="77777777" w:rsidR="004514A1" w:rsidRPr="00B006CD" w:rsidRDefault="004514A1" w:rsidP="004514A1">
      <w:pPr>
        <w:widowControl w:val="0"/>
        <w:autoSpaceDE w:val="0"/>
        <w:autoSpaceDN w:val="0"/>
        <w:adjustRightInd w:val="0"/>
        <w:jc w:val="center"/>
        <w:rPr>
          <w:rFonts w:ascii="Times New Roman" w:hAnsi="Times New Roman" w:cs="Times New Roman"/>
          <w:vertAlign w:val="superscript"/>
        </w:rPr>
      </w:pPr>
    </w:p>
    <w:p w14:paraId="2A865DDD" w14:textId="77777777" w:rsidR="004514A1" w:rsidRPr="00B006CD" w:rsidRDefault="004514A1" w:rsidP="004514A1">
      <w:pPr>
        <w:widowControl w:val="0"/>
        <w:autoSpaceDE w:val="0"/>
        <w:autoSpaceDN w:val="0"/>
        <w:adjustRightInd w:val="0"/>
        <w:jc w:val="center"/>
        <w:rPr>
          <w:rFonts w:ascii="Times New Roman" w:hAnsi="Times New Roman" w:cs="Times New Roman"/>
          <w:vertAlign w:val="superscript"/>
        </w:rPr>
      </w:pPr>
    </w:p>
    <w:p w14:paraId="032C05F9" w14:textId="77777777" w:rsidR="00DF0761" w:rsidRPr="00B006CD" w:rsidRDefault="00DF0761" w:rsidP="004514A1">
      <w:pPr>
        <w:widowControl w:val="0"/>
        <w:autoSpaceDE w:val="0"/>
        <w:autoSpaceDN w:val="0"/>
        <w:adjustRightInd w:val="0"/>
        <w:jc w:val="center"/>
        <w:rPr>
          <w:rFonts w:ascii="Times New Roman" w:hAnsi="Times New Roman" w:cs="Times New Roman"/>
          <w:vertAlign w:val="superscript"/>
        </w:rPr>
      </w:pPr>
    </w:p>
    <w:p w14:paraId="1FDB1457" w14:textId="77777777" w:rsidR="00DF0761" w:rsidRPr="00B006CD" w:rsidRDefault="00DF0761" w:rsidP="004514A1">
      <w:pPr>
        <w:widowControl w:val="0"/>
        <w:autoSpaceDE w:val="0"/>
        <w:autoSpaceDN w:val="0"/>
        <w:adjustRightInd w:val="0"/>
        <w:jc w:val="center"/>
        <w:rPr>
          <w:rFonts w:ascii="Times New Roman" w:hAnsi="Times New Roman" w:cs="Times New Roman"/>
          <w:vertAlign w:val="superscript"/>
        </w:rPr>
      </w:pPr>
    </w:p>
    <w:p w14:paraId="7FCBA9AB" w14:textId="77777777" w:rsidR="004514A1" w:rsidRPr="00B006CD" w:rsidRDefault="004514A1" w:rsidP="004514A1">
      <w:pPr>
        <w:widowControl w:val="0"/>
        <w:autoSpaceDE w:val="0"/>
        <w:autoSpaceDN w:val="0"/>
        <w:adjustRightInd w:val="0"/>
        <w:jc w:val="center"/>
        <w:rPr>
          <w:rFonts w:ascii="Times New Roman" w:hAnsi="Times New Roman" w:cs="Times New Roman"/>
          <w:vertAlign w:val="superscript"/>
        </w:rPr>
      </w:pPr>
    </w:p>
    <w:p w14:paraId="433902C7" w14:textId="77777777" w:rsidR="004514A1" w:rsidRPr="00B006CD" w:rsidRDefault="004514A1" w:rsidP="004514A1">
      <w:pPr>
        <w:widowControl w:val="0"/>
        <w:autoSpaceDE w:val="0"/>
        <w:autoSpaceDN w:val="0"/>
        <w:adjustRightInd w:val="0"/>
        <w:jc w:val="center"/>
        <w:rPr>
          <w:rFonts w:ascii="Times New Roman" w:hAnsi="Times New Roman" w:cs="Times New Roman"/>
          <w:vertAlign w:val="superscript"/>
        </w:rPr>
      </w:pPr>
    </w:p>
    <w:p w14:paraId="7D2C574B" w14:textId="77777777" w:rsidR="004514A1" w:rsidRPr="00B006CD" w:rsidRDefault="004514A1" w:rsidP="004514A1">
      <w:pPr>
        <w:widowControl w:val="0"/>
        <w:autoSpaceDE w:val="0"/>
        <w:autoSpaceDN w:val="0"/>
        <w:adjustRightInd w:val="0"/>
        <w:jc w:val="center"/>
        <w:rPr>
          <w:rFonts w:ascii="Times New Roman" w:hAnsi="Times New Roman" w:cs="Times New Roman"/>
          <w:vertAlign w:val="superscript"/>
        </w:rPr>
      </w:pPr>
    </w:p>
    <w:p w14:paraId="26CE6CA1" w14:textId="63F365BA" w:rsidR="004514A1" w:rsidRPr="00B006CD" w:rsidRDefault="004514A1" w:rsidP="004514A1">
      <w:pPr>
        <w:widowControl w:val="0"/>
        <w:autoSpaceDE w:val="0"/>
        <w:autoSpaceDN w:val="0"/>
        <w:adjustRightInd w:val="0"/>
        <w:rPr>
          <w:rFonts w:ascii="Times New Roman" w:hAnsi="Times New Roman" w:cs="Times New Roman"/>
        </w:rPr>
      </w:pPr>
      <w:r w:rsidRPr="00B006CD">
        <w:rPr>
          <w:rFonts w:ascii="Times New Roman" w:hAnsi="Times New Roman" w:cs="Times New Roman"/>
        </w:rPr>
        <w:t xml:space="preserve">Department of Neuroscience, Physiology and Pharmacology, </w:t>
      </w:r>
    </w:p>
    <w:p w14:paraId="55511149" w14:textId="77777777" w:rsidR="004514A1" w:rsidRPr="00B006CD" w:rsidRDefault="004514A1" w:rsidP="004514A1">
      <w:pPr>
        <w:widowControl w:val="0"/>
        <w:autoSpaceDE w:val="0"/>
        <w:autoSpaceDN w:val="0"/>
        <w:adjustRightInd w:val="0"/>
        <w:rPr>
          <w:rFonts w:ascii="Times New Roman" w:hAnsi="Times New Roman" w:cs="Times New Roman"/>
        </w:rPr>
      </w:pPr>
      <w:r w:rsidRPr="00B006CD">
        <w:rPr>
          <w:rFonts w:ascii="Times New Roman" w:hAnsi="Times New Roman" w:cs="Times New Roman"/>
        </w:rPr>
        <w:t xml:space="preserve">University College London, </w:t>
      </w:r>
    </w:p>
    <w:p w14:paraId="0352B5C6" w14:textId="7110F838" w:rsidR="004514A1" w:rsidRPr="00B006CD" w:rsidRDefault="004514A1" w:rsidP="004514A1">
      <w:pPr>
        <w:widowControl w:val="0"/>
        <w:autoSpaceDE w:val="0"/>
        <w:autoSpaceDN w:val="0"/>
        <w:adjustRightInd w:val="0"/>
        <w:rPr>
          <w:rFonts w:ascii="Times New Roman" w:hAnsi="Times New Roman" w:cs="Times New Roman"/>
        </w:rPr>
      </w:pPr>
      <w:r w:rsidRPr="00B006CD">
        <w:rPr>
          <w:rFonts w:ascii="Times New Roman" w:hAnsi="Times New Roman" w:cs="Times New Roman"/>
        </w:rPr>
        <w:t>London</w:t>
      </w:r>
      <w:r w:rsidR="00342E19" w:rsidRPr="00B006CD">
        <w:rPr>
          <w:rFonts w:ascii="Times New Roman" w:hAnsi="Times New Roman" w:cs="Times New Roman"/>
        </w:rPr>
        <w:t xml:space="preserve">, </w:t>
      </w:r>
      <w:r w:rsidRPr="00B006CD">
        <w:rPr>
          <w:rFonts w:ascii="Times New Roman" w:hAnsi="Times New Roman" w:cs="Times New Roman"/>
        </w:rPr>
        <w:t xml:space="preserve">United Kingdom </w:t>
      </w:r>
      <w:r w:rsidRPr="00B006CD">
        <w:rPr>
          <w:rFonts w:ascii="Times New Roman" w:hAnsi="Times New Roman" w:cs="Times New Roman"/>
        </w:rPr>
        <w:tab/>
        <w:t>WC1E 6BT</w:t>
      </w:r>
    </w:p>
    <w:p w14:paraId="1BF64117" w14:textId="7753D9C2" w:rsidR="004514A1" w:rsidRPr="00B006CD" w:rsidRDefault="004514A1" w:rsidP="004514A1">
      <w:pPr>
        <w:widowControl w:val="0"/>
        <w:autoSpaceDE w:val="0"/>
        <w:autoSpaceDN w:val="0"/>
        <w:adjustRightInd w:val="0"/>
        <w:rPr>
          <w:rFonts w:ascii="Times New Roman" w:hAnsi="Times New Roman" w:cs="Times New Roman"/>
        </w:rPr>
      </w:pPr>
      <w:r w:rsidRPr="00B006CD">
        <w:rPr>
          <w:rFonts w:ascii="Times New Roman" w:hAnsi="Times New Roman" w:cs="Times New Roman"/>
        </w:rPr>
        <w:t xml:space="preserve">Email: </w:t>
      </w:r>
      <w:hyperlink r:id="rId7" w:history="1">
        <w:r w:rsidRPr="00B006CD">
          <w:rPr>
            <w:rStyle w:val="Hyperlink"/>
            <w:rFonts w:ascii="Times New Roman" w:hAnsi="Times New Roman" w:cs="Times New Roman"/>
          </w:rPr>
          <w:t>m.moayedi@ucl.ac.uk</w:t>
        </w:r>
      </w:hyperlink>
    </w:p>
    <w:p w14:paraId="055462AB" w14:textId="30F1D24D" w:rsidR="004514A1" w:rsidRPr="00B006CD" w:rsidRDefault="004514A1" w:rsidP="004514A1">
      <w:pPr>
        <w:widowControl w:val="0"/>
        <w:autoSpaceDE w:val="0"/>
        <w:autoSpaceDN w:val="0"/>
        <w:adjustRightInd w:val="0"/>
        <w:rPr>
          <w:rFonts w:ascii="Times New Roman" w:hAnsi="Times New Roman" w:cs="Times New Roman"/>
        </w:rPr>
      </w:pPr>
      <w:r w:rsidRPr="00B006CD">
        <w:rPr>
          <w:rFonts w:ascii="Times New Roman" w:hAnsi="Times New Roman" w:cs="Times New Roman"/>
        </w:rPr>
        <w:t>Ph: +44 (0)</w:t>
      </w:r>
      <w:r w:rsidR="004341ED" w:rsidRPr="00B006CD">
        <w:rPr>
          <w:rFonts w:ascii="Times New Roman" w:hAnsi="Times New Roman" w:cs="Times New Roman"/>
        </w:rPr>
        <w:t xml:space="preserve"> </w:t>
      </w:r>
      <w:r w:rsidRPr="00B006CD">
        <w:rPr>
          <w:rFonts w:ascii="Times New Roman" w:hAnsi="Times New Roman" w:cs="Times New Roman"/>
        </w:rPr>
        <w:t>20 7679 2156</w:t>
      </w:r>
    </w:p>
    <w:p w14:paraId="4DD65F1A" w14:textId="77777777" w:rsidR="00BD71DA" w:rsidRPr="00B006CD" w:rsidRDefault="004514A1" w:rsidP="00BD71DA">
      <w:pPr>
        <w:widowControl w:val="0"/>
        <w:autoSpaceDE w:val="0"/>
        <w:autoSpaceDN w:val="0"/>
        <w:adjustRightInd w:val="0"/>
        <w:rPr>
          <w:rFonts w:ascii="Times New Roman" w:hAnsi="Times New Roman" w:cs="Times New Roman"/>
        </w:rPr>
      </w:pPr>
      <w:r w:rsidRPr="00B006CD">
        <w:rPr>
          <w:rFonts w:ascii="Times New Roman" w:hAnsi="Times New Roman" w:cs="Times New Roman"/>
        </w:rPr>
        <w:t>Fax: +44 (0)</w:t>
      </w:r>
      <w:r w:rsidR="004341ED" w:rsidRPr="00B006CD">
        <w:rPr>
          <w:rFonts w:ascii="Times New Roman" w:hAnsi="Times New Roman" w:cs="Times New Roman"/>
        </w:rPr>
        <w:t xml:space="preserve"> </w:t>
      </w:r>
      <w:r w:rsidR="00BD71DA" w:rsidRPr="00B006CD">
        <w:rPr>
          <w:rFonts w:ascii="Times New Roman" w:hAnsi="Times New Roman" w:cs="Times New Roman"/>
        </w:rPr>
        <w:t>20 7679 315</w:t>
      </w:r>
    </w:p>
    <w:p w14:paraId="7FABDEF0" w14:textId="77777777" w:rsidR="00BD71DA" w:rsidRPr="00B006CD" w:rsidRDefault="00BD71DA" w:rsidP="00BD71DA">
      <w:pPr>
        <w:widowControl w:val="0"/>
        <w:autoSpaceDE w:val="0"/>
        <w:autoSpaceDN w:val="0"/>
        <w:adjustRightInd w:val="0"/>
        <w:rPr>
          <w:rFonts w:ascii="Times New Roman" w:hAnsi="Times New Roman" w:cs="Times New Roman"/>
        </w:rPr>
        <w:sectPr w:rsidR="00BD71DA" w:rsidRPr="00B006CD" w:rsidSect="0000788C">
          <w:pgSz w:w="12240" w:h="15840"/>
          <w:pgMar w:top="1440" w:right="1800" w:bottom="1440" w:left="1800" w:header="708" w:footer="708" w:gutter="0"/>
          <w:cols w:space="708"/>
          <w:docGrid w:linePitch="360"/>
        </w:sectPr>
      </w:pPr>
    </w:p>
    <w:p w14:paraId="2C4C5E29" w14:textId="37DF4C3C" w:rsidR="0071541F" w:rsidRPr="00B006CD" w:rsidRDefault="007009D7" w:rsidP="00BD71DA">
      <w:pPr>
        <w:widowControl w:val="0"/>
        <w:autoSpaceDE w:val="0"/>
        <w:autoSpaceDN w:val="0"/>
        <w:adjustRightInd w:val="0"/>
        <w:rPr>
          <w:rFonts w:ascii="Times New Roman" w:hAnsi="Times New Roman" w:cs="Times New Roman"/>
        </w:rPr>
      </w:pPr>
      <w:r>
        <w:rPr>
          <w:rFonts w:ascii="Times New Roman" w:hAnsi="Times New Roman" w:cs="Times New Roman"/>
        </w:rPr>
        <w:lastRenderedPageBreak/>
        <w:t xml:space="preserve">The </w:t>
      </w:r>
      <w:r w:rsidR="00C10777" w:rsidRPr="00B006CD">
        <w:rPr>
          <w:rFonts w:ascii="Times New Roman" w:hAnsi="Times New Roman" w:cs="Times New Roman"/>
        </w:rPr>
        <w:t>multidimensional</w:t>
      </w:r>
      <w:r>
        <w:rPr>
          <w:rFonts w:ascii="Times New Roman" w:hAnsi="Times New Roman" w:cs="Times New Roman"/>
        </w:rPr>
        <w:t xml:space="preserve"> concept of pain, as</w:t>
      </w:r>
      <w:r w:rsidR="00C10777" w:rsidRPr="00B006CD">
        <w:rPr>
          <w:rFonts w:ascii="Times New Roman" w:hAnsi="Times New Roman" w:cs="Times New Roman"/>
        </w:rPr>
        <w:t xml:space="preserve"> proposed by Melzack and Casey </w:t>
      </w:r>
      <w:r w:rsidR="00C10777" w:rsidRPr="00B006CD">
        <w:rPr>
          <w:rFonts w:ascii="Times New Roman" w:hAnsi="Times New Roman" w:cs="Times New Roman"/>
        </w:rPr>
        <w:fldChar w:fldCharType="begin"/>
      </w:r>
      <w:r w:rsidR="00B910BC">
        <w:rPr>
          <w:rFonts w:ascii="Times New Roman" w:hAnsi="Times New Roman" w:cs="Times New Roman"/>
        </w:rPr>
        <w:instrText xml:space="preserve"> ADDIN EN.CITE &lt;EndNote&gt;&lt;Cite&gt;&lt;Author&gt;Melzack&lt;/Author&gt;&lt;Year&gt;1968&lt;/Year&gt;&lt;RecNum&gt;4484&lt;/RecNum&gt;&lt;DisplayText&gt;[24]&lt;/DisplayText&gt;&lt;record&gt;&lt;rec-number&gt;4484&lt;/rec-number&gt;&lt;foreign-keys&gt;&lt;key app="EN" db-id="w99zeawvaeaeevezxpppsd0da2drseezaaft" timestamp="1262295583"&gt;4484&lt;/key&gt;&lt;/foreign-keys&gt;&lt;ref-type name="Book Section"&gt;5&lt;/ref-type&gt;&lt;contributors&gt;&lt;authors&gt;&lt;author&gt;Melzack, R.&lt;/author&gt;&lt;author&gt;Casey, K. L.&lt;/author&gt;&lt;/authors&gt;&lt;secondary-authors&gt;&lt;author&gt;Kenshalo, D.&lt;/author&gt;&lt;/secondary-authors&gt;&lt;/contributors&gt;&lt;titles&gt;&lt;title&gt;Sensory, motivational, and central control determinants of pain: a new conceptual model&lt;/title&gt;&lt;secondary-title&gt;The Skin Senses&lt;/secondary-title&gt;&lt;/titles&gt;&lt;pages&gt;423-439&lt;/pages&gt;&lt;reprint-edition&gt;IN FILE&lt;/reprint-edition&gt;&lt;keywords&gt;&lt;keyword&gt;pain&lt;/keyword&gt;&lt;keyword&gt;theory&lt;/keyword&gt;&lt;keyword&gt;cognition&lt;/keyword&gt;&lt;keyword&gt;sensory&lt;/keyword&gt;&lt;keyword&gt;model&lt;/keyword&gt;&lt;keyword&gt;150.1&lt;/keyword&gt;&lt;/keywords&gt;&lt;dates&gt;&lt;year&gt;1968&lt;/year&gt;&lt;/dates&gt;&lt;pub-location&gt;Springfield&lt;/pub-location&gt;&lt;publisher&gt;C.C. Thomas&lt;/publisher&gt;&lt;urls&gt;&lt;/urls&gt;&lt;/record&gt;&lt;/Cite&gt;&lt;/EndNote&gt;</w:instrText>
      </w:r>
      <w:r w:rsidR="00C10777" w:rsidRPr="00B006CD">
        <w:rPr>
          <w:rFonts w:ascii="Times New Roman" w:hAnsi="Times New Roman" w:cs="Times New Roman"/>
        </w:rPr>
        <w:fldChar w:fldCharType="separate"/>
      </w:r>
      <w:r w:rsidR="00B910BC">
        <w:rPr>
          <w:rFonts w:ascii="Times New Roman" w:hAnsi="Times New Roman" w:cs="Times New Roman"/>
          <w:noProof/>
        </w:rPr>
        <w:t>[24]</w:t>
      </w:r>
      <w:r w:rsidR="00C10777" w:rsidRPr="00B006CD">
        <w:rPr>
          <w:rFonts w:ascii="Times New Roman" w:hAnsi="Times New Roman" w:cs="Times New Roman"/>
        </w:rPr>
        <w:fldChar w:fldCharType="end"/>
      </w:r>
      <w:r>
        <w:rPr>
          <w:rFonts w:ascii="Times New Roman" w:hAnsi="Times New Roman" w:cs="Times New Roman"/>
        </w:rPr>
        <w:t>,</w:t>
      </w:r>
      <w:r w:rsidR="00C10777" w:rsidRPr="00B006CD">
        <w:rPr>
          <w:rFonts w:ascii="Times New Roman" w:hAnsi="Times New Roman" w:cs="Times New Roman"/>
        </w:rPr>
        <w:t xml:space="preserve"> </w:t>
      </w:r>
      <w:r w:rsidR="00502144" w:rsidRPr="00B006CD">
        <w:rPr>
          <w:rFonts w:ascii="Times New Roman" w:hAnsi="Times New Roman" w:cs="Times New Roman"/>
        </w:rPr>
        <w:t>has stood the test of time</w:t>
      </w:r>
      <w:r w:rsidR="00C10777" w:rsidRPr="00B006CD">
        <w:rPr>
          <w:rFonts w:ascii="Times New Roman" w:hAnsi="Times New Roman" w:cs="Times New Roman"/>
        </w:rPr>
        <w:t xml:space="preserve">, as well as that of </w:t>
      </w:r>
      <w:r w:rsidR="00502144" w:rsidRPr="00B006CD">
        <w:rPr>
          <w:rFonts w:ascii="Times New Roman" w:hAnsi="Times New Roman" w:cs="Times New Roman"/>
        </w:rPr>
        <w:t>rigour of the scientific method</w:t>
      </w:r>
      <w:r w:rsidR="008E1D8E">
        <w:rPr>
          <w:rFonts w:ascii="Times New Roman" w:hAnsi="Times New Roman" w:cs="Times New Roman"/>
        </w:rPr>
        <w:t xml:space="preserve"> </w:t>
      </w:r>
      <w:r w:rsidR="005D5AC6">
        <w:rPr>
          <w:rFonts w:ascii="Times New Roman" w:hAnsi="Times New Roman" w:cs="Times New Roman"/>
        </w:rPr>
        <w:fldChar w:fldCharType="begin"/>
      </w:r>
      <w:r w:rsidR="00B910BC">
        <w:rPr>
          <w:rFonts w:ascii="Times New Roman" w:hAnsi="Times New Roman" w:cs="Times New Roman"/>
        </w:rPr>
        <w:instrText xml:space="preserve"> ADDIN EN.CITE &lt;EndNote&gt;&lt;Cite&gt;&lt;Author&gt;Moayedi&lt;/Author&gt;&lt;Year&gt;2013&lt;/Year&gt;&lt;RecNum&gt;11567&lt;/RecNum&gt;&lt;DisplayText&gt;[25]&lt;/DisplayText&gt;&lt;record&gt;&lt;rec-number&gt;11567&lt;/rec-number&gt;&lt;foreign-keys&gt;&lt;key app="EN" db-id="w99zeawvaeaeevezxpppsd0da2drseezaaft" timestamp="1403876189"&gt;11567&lt;/key&gt;&lt;/foreign-keys&gt;&lt;ref-type name="Journal Article"&gt;17&lt;/ref-type&gt;&lt;contributors&gt;&lt;authors&gt;&lt;author&gt;Moayedi, M.&lt;/author&gt;&lt;author&gt;Davis, K. D.&lt;/author&gt;&lt;/authors&gt;&lt;/contributors&gt;&lt;auth-address&gt;Institute of Medical Science, University of Toronto, Toronto, Ontario, Canada.&lt;/auth-address&gt;&lt;titles&gt;&lt;title&gt;Theories of pain: from specificity to gate control&lt;/title&gt;&lt;secondary-title&gt;J Neurophysiol&lt;/secondary-title&gt;&lt;alt-title&gt;Journal of neurophysiology&lt;/alt-title&gt;&lt;/titles&gt;&lt;periodical&gt;&lt;full-title&gt;J Neurophysiol&lt;/full-title&gt;&lt;/periodical&gt;&lt;alt-periodical&gt;&lt;full-title&gt;Journal of Neurophysiology&lt;/full-title&gt;&lt;/alt-periodical&gt;&lt;pages&gt;5-12&lt;/pages&gt;&lt;volume&gt;109&lt;/volume&gt;&lt;number&gt;1&lt;/number&gt;&lt;keywords&gt;&lt;keyword&gt;Animals&lt;/keyword&gt;&lt;keyword&gt;History, 17th Century&lt;/keyword&gt;&lt;keyword&gt;History, 18th Century&lt;/keyword&gt;&lt;keyword&gt;History, 19th Century&lt;/keyword&gt;&lt;keyword&gt;History, 20th Century&lt;/keyword&gt;&lt;keyword&gt;History, 21st Century&lt;/keyword&gt;&lt;keyword&gt;History, Ancient&lt;/keyword&gt;&lt;keyword&gt;Humans&lt;/keyword&gt;&lt;keyword&gt;Pain/history/*physiopathology&lt;/keyword&gt;&lt;keyword&gt;Pain Perception/*physiology&lt;/keyword&gt;&lt;keyword&gt;Sensory Gating/*physiology&lt;/keyword&gt;&lt;/keywords&gt;&lt;dates&gt;&lt;year&gt;2013&lt;/year&gt;&lt;pub-dates&gt;&lt;date&gt;Jan&lt;/date&gt;&lt;/pub-dates&gt;&lt;/dates&gt;&lt;isbn&gt;1522-1598 (Electronic)&amp;#xD;0022-3077 (Linking)&lt;/isbn&gt;&lt;accession-num&gt;23034364&lt;/accession-num&gt;&lt;urls&gt;&lt;related-urls&gt;&lt;url&gt;http://www.ncbi.nlm.nih.gov/pubmed/23034364&lt;/url&gt;&lt;/related-urls&gt;&lt;/urls&gt;&lt;electronic-resource-num&gt;10.1152/jn.00457.2012&lt;/electronic-resource-num&gt;&lt;/record&gt;&lt;/Cite&gt;&lt;/EndNote&gt;</w:instrText>
      </w:r>
      <w:r w:rsidR="005D5AC6">
        <w:rPr>
          <w:rFonts w:ascii="Times New Roman" w:hAnsi="Times New Roman" w:cs="Times New Roman"/>
        </w:rPr>
        <w:fldChar w:fldCharType="separate"/>
      </w:r>
      <w:r w:rsidR="00B910BC">
        <w:rPr>
          <w:rFonts w:ascii="Times New Roman" w:hAnsi="Times New Roman" w:cs="Times New Roman"/>
          <w:noProof/>
        </w:rPr>
        <w:t>[25]</w:t>
      </w:r>
      <w:r w:rsidR="005D5AC6">
        <w:rPr>
          <w:rFonts w:ascii="Times New Roman" w:hAnsi="Times New Roman" w:cs="Times New Roman"/>
        </w:rPr>
        <w:fldChar w:fldCharType="end"/>
      </w:r>
      <w:r w:rsidR="00C10777" w:rsidRPr="00B006CD">
        <w:rPr>
          <w:rFonts w:ascii="Times New Roman" w:hAnsi="Times New Roman" w:cs="Times New Roman"/>
        </w:rPr>
        <w:t>.</w:t>
      </w:r>
      <w:r w:rsidR="00DF0761" w:rsidRPr="00B006CD">
        <w:rPr>
          <w:rFonts w:ascii="Times New Roman" w:hAnsi="Times New Roman" w:cs="Times New Roman"/>
        </w:rPr>
        <w:t xml:space="preserve"> The concept of pain as a multidimensional experience has been described in ancient texts, dating as far back as the Syriac Empire (</w:t>
      </w:r>
      <w:r w:rsidR="00DF0761" w:rsidRPr="00B006CD">
        <w:rPr>
          <w:rFonts w:ascii="Times New Roman" w:hAnsi="Times New Roman" w:cs="Times New Roman"/>
          <w:i/>
        </w:rPr>
        <w:t>ca</w:t>
      </w:r>
      <w:r w:rsidR="00DF0761" w:rsidRPr="00B006CD">
        <w:rPr>
          <w:rFonts w:ascii="Times New Roman" w:hAnsi="Times New Roman" w:cs="Times New Roman"/>
        </w:rPr>
        <w:t xml:space="preserve"> 200 BCE)</w:t>
      </w:r>
      <w:r w:rsidR="008E1D8E">
        <w:rPr>
          <w:rFonts w:ascii="Times New Roman" w:hAnsi="Times New Roman" w:cs="Times New Roman"/>
        </w:rPr>
        <w:t xml:space="preserve"> </w:t>
      </w:r>
      <w:r w:rsidR="00DF0761" w:rsidRPr="00B006CD">
        <w:rPr>
          <w:rFonts w:ascii="Times New Roman" w:hAnsi="Times New Roman" w:cs="Times New Roman"/>
        </w:rPr>
        <w:fldChar w:fldCharType="begin"/>
      </w:r>
      <w:r w:rsidR="0017736E" w:rsidRPr="00B006CD">
        <w:rPr>
          <w:rFonts w:ascii="Times New Roman" w:hAnsi="Times New Roman" w:cs="Times New Roman"/>
        </w:rPr>
        <w:instrText xml:space="preserve"> ADDIN EN.CITE &lt;EndNote&gt;&lt;Cite&gt;&lt;Author&gt;Budge&lt;/Author&gt;&lt;Year&gt;2002&lt;/Year&gt;&lt;RecNum&gt;9594&lt;/RecNum&gt;&lt;DisplayText&gt;[5]&lt;/DisplayText&gt;&lt;record&gt;&lt;rec-number&gt;9594&lt;/rec-number&gt;&lt;foreign-keys&gt;&lt;key app="EN" db-id="w99zeawvaeaeevezxpppsd0da2drseezaaft" timestamp="1308685051"&gt;9594&lt;/key&gt;&lt;/foreign-keys&gt;&lt;ref-type name="Book"&gt;6&lt;/ref-type&gt;&lt;contributors&gt;&lt;authors&gt;&lt;author&gt;Budge, Ernest Alfred Thompson Wallis&lt;/author&gt;&lt;/authors&gt;&lt;/contributors&gt;&lt;titles&gt;&lt;title&gt;The book of medicines : ancient Syrian anatomy, pathology and theraputics [sic]&lt;/title&gt;&lt;secondary-title&gt;The Kegan Paul Library of Arcana&lt;/secondary-title&gt;&lt;/titles&gt;&lt;pages&gt;XIV, 804 p.&lt;/pages&gt;&lt;dates&gt;&lt;year&gt;2002&lt;/year&gt;&lt;/dates&gt;&lt;pub-location&gt;London&lt;/pub-location&gt;&lt;publisher&gt;Kegan Paul&lt;/publisher&gt;&lt;isbn&gt;0710307071&amp;#xD;9780710307071&lt;/isbn&gt;&lt;accession-num&gt;ocn716353341&lt;/accession-num&gt;&lt;urls&gt;&lt;/urls&gt;&lt;/record&gt;&lt;/Cite&gt;&lt;/EndNote&gt;</w:instrText>
      </w:r>
      <w:r w:rsidR="00DF0761" w:rsidRPr="00B006CD">
        <w:rPr>
          <w:rFonts w:ascii="Times New Roman" w:hAnsi="Times New Roman" w:cs="Times New Roman"/>
        </w:rPr>
        <w:fldChar w:fldCharType="separate"/>
      </w:r>
      <w:r w:rsidR="0017736E" w:rsidRPr="00B006CD">
        <w:rPr>
          <w:rFonts w:ascii="Times New Roman" w:hAnsi="Times New Roman" w:cs="Times New Roman"/>
          <w:noProof/>
        </w:rPr>
        <w:t>[5]</w:t>
      </w:r>
      <w:r w:rsidR="00DF0761" w:rsidRPr="00B006CD">
        <w:rPr>
          <w:rFonts w:ascii="Times New Roman" w:hAnsi="Times New Roman" w:cs="Times New Roman"/>
        </w:rPr>
        <w:fldChar w:fldCharType="end"/>
      </w:r>
      <w:r w:rsidR="00B6255F" w:rsidRPr="00B006CD">
        <w:rPr>
          <w:rFonts w:ascii="Times New Roman" w:hAnsi="Times New Roman" w:cs="Times New Roman"/>
        </w:rPr>
        <w:t xml:space="preserve">. </w:t>
      </w:r>
      <w:r w:rsidR="00DF0761" w:rsidRPr="00B006CD">
        <w:rPr>
          <w:rFonts w:ascii="Times New Roman" w:hAnsi="Times New Roman" w:cs="Times New Roman"/>
        </w:rPr>
        <w:t xml:space="preserve">The </w:t>
      </w:r>
      <w:r w:rsidR="00502144" w:rsidRPr="00B006CD">
        <w:rPr>
          <w:rFonts w:ascii="Times New Roman" w:hAnsi="Times New Roman" w:cs="Times New Roman"/>
        </w:rPr>
        <w:t xml:space="preserve">current definition comprises </w:t>
      </w:r>
      <w:r w:rsidR="009260EA">
        <w:rPr>
          <w:rFonts w:ascii="Times New Roman" w:hAnsi="Times New Roman" w:cs="Times New Roman"/>
        </w:rPr>
        <w:t>three dimensions: the</w:t>
      </w:r>
      <w:r w:rsidR="009260EA" w:rsidRPr="00B006CD">
        <w:rPr>
          <w:rFonts w:ascii="Times New Roman" w:hAnsi="Times New Roman" w:cs="Times New Roman"/>
        </w:rPr>
        <w:t xml:space="preserve"> </w:t>
      </w:r>
      <w:r w:rsidR="00DF0761" w:rsidRPr="00B006CD">
        <w:rPr>
          <w:rFonts w:ascii="Times New Roman" w:hAnsi="Times New Roman" w:cs="Times New Roman"/>
        </w:rPr>
        <w:t>sensory-discriminative (intensity, location, quality, and duration), the affective-motivational (unpleasantness and the subsequent flight response) and the cognitive-evaluative (appraisal, cultural</w:t>
      </w:r>
      <w:r w:rsidR="00502144" w:rsidRPr="00B006CD">
        <w:rPr>
          <w:rFonts w:ascii="Times New Roman" w:hAnsi="Times New Roman" w:cs="Times New Roman"/>
        </w:rPr>
        <w:t xml:space="preserve"> and/or religious</w:t>
      </w:r>
      <w:r w:rsidR="00DF0761" w:rsidRPr="00B006CD">
        <w:rPr>
          <w:rFonts w:ascii="Times New Roman" w:hAnsi="Times New Roman" w:cs="Times New Roman"/>
        </w:rPr>
        <w:t xml:space="preserve"> values, context and cognitive state). </w:t>
      </w:r>
      <w:r w:rsidR="009260EA">
        <w:rPr>
          <w:rFonts w:ascii="Times New Roman" w:hAnsi="Times New Roman" w:cs="Times New Roman"/>
        </w:rPr>
        <w:t>Although t</w:t>
      </w:r>
      <w:r w:rsidR="00DF0761" w:rsidRPr="00B006CD">
        <w:rPr>
          <w:rFonts w:ascii="Times New Roman" w:hAnsi="Times New Roman" w:cs="Times New Roman"/>
        </w:rPr>
        <w:t xml:space="preserve">hese three dimensions </w:t>
      </w:r>
      <w:r w:rsidR="009260EA">
        <w:rPr>
          <w:rFonts w:ascii="Times New Roman" w:hAnsi="Times New Roman" w:cs="Times New Roman"/>
        </w:rPr>
        <w:t xml:space="preserve">interact to form the pain experience, they </w:t>
      </w:r>
      <w:r w:rsidR="00DF0761" w:rsidRPr="00B006CD">
        <w:rPr>
          <w:rFonts w:ascii="Times New Roman" w:hAnsi="Times New Roman" w:cs="Times New Roman"/>
        </w:rPr>
        <w:t xml:space="preserve">are </w:t>
      </w:r>
      <w:r w:rsidR="005F6CA9" w:rsidRPr="00B006CD">
        <w:rPr>
          <w:rFonts w:ascii="Times New Roman" w:hAnsi="Times New Roman" w:cs="Times New Roman"/>
        </w:rPr>
        <w:t>experimentally</w:t>
      </w:r>
      <w:r w:rsidR="00DF0761" w:rsidRPr="00B006CD">
        <w:rPr>
          <w:rFonts w:ascii="Times New Roman" w:hAnsi="Times New Roman" w:cs="Times New Roman"/>
        </w:rPr>
        <w:t xml:space="preserve"> dissociable</w:t>
      </w:r>
      <w:r w:rsidR="005D5AC6">
        <w:rPr>
          <w:rFonts w:ascii="Times New Roman" w:hAnsi="Times New Roman" w:cs="Times New Roman"/>
        </w:rPr>
        <w:t xml:space="preserve"> </w:t>
      </w:r>
      <w:r w:rsidR="005D5AC6">
        <w:rPr>
          <w:rFonts w:ascii="Times New Roman" w:hAnsi="Times New Roman" w:cs="Times New Roman"/>
        </w:rPr>
        <w:fldChar w:fldCharType="begin">
          <w:fldData xml:space="preserve">PEVuZE5vdGU+PENpdGU+PEF1dGhvcj5SYWludmlsbGU8L0F1dGhvcj48WWVhcj4xOTk5PC9ZZWFy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==
</w:fldData>
        </w:fldChar>
      </w:r>
      <w:r w:rsidR="00B910BC">
        <w:rPr>
          <w:rFonts w:ascii="Times New Roman" w:hAnsi="Times New Roman" w:cs="Times New Roman"/>
        </w:rPr>
        <w:instrText xml:space="preserve"> ADDIN EN.CITE </w:instrText>
      </w:r>
      <w:r w:rsidR="00B910BC">
        <w:rPr>
          <w:rFonts w:ascii="Times New Roman" w:hAnsi="Times New Roman" w:cs="Times New Roman"/>
        </w:rPr>
        <w:fldChar w:fldCharType="begin">
          <w:fldData xml:space="preserve">PEVuZE5vdGU+PENpdGU+PEF1dGhvcj5SYWludmlsbGU8L0F1dGhvcj48WWVhcj4xOTk5PC9ZZWFy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==
</w:fldData>
        </w:fldChar>
      </w:r>
      <w:r w:rsidR="00B910BC">
        <w:rPr>
          <w:rFonts w:ascii="Times New Roman" w:hAnsi="Times New Roman" w:cs="Times New Roman"/>
        </w:rPr>
        <w:instrText xml:space="preserve"> ADDIN EN.CITE.DATA </w:instrText>
      </w:r>
      <w:r w:rsidR="00B910BC">
        <w:rPr>
          <w:rFonts w:ascii="Times New Roman" w:hAnsi="Times New Roman" w:cs="Times New Roman"/>
        </w:rPr>
      </w:r>
      <w:r w:rsidR="00B910BC">
        <w:rPr>
          <w:rFonts w:ascii="Times New Roman" w:hAnsi="Times New Roman" w:cs="Times New Roman"/>
        </w:rPr>
        <w:fldChar w:fldCharType="end"/>
      </w:r>
      <w:r w:rsidR="005D5AC6">
        <w:rPr>
          <w:rFonts w:ascii="Times New Roman" w:hAnsi="Times New Roman" w:cs="Times New Roman"/>
        </w:rPr>
      </w:r>
      <w:r w:rsidR="005D5AC6">
        <w:rPr>
          <w:rFonts w:ascii="Times New Roman" w:hAnsi="Times New Roman" w:cs="Times New Roman"/>
        </w:rPr>
        <w:fldChar w:fldCharType="separate"/>
      </w:r>
      <w:r w:rsidR="00B910BC">
        <w:rPr>
          <w:rFonts w:ascii="Times New Roman" w:hAnsi="Times New Roman" w:cs="Times New Roman"/>
          <w:noProof/>
        </w:rPr>
        <w:t>[27,28]</w:t>
      </w:r>
      <w:r w:rsidR="005D5AC6">
        <w:rPr>
          <w:rFonts w:ascii="Times New Roman" w:hAnsi="Times New Roman" w:cs="Times New Roman"/>
        </w:rPr>
        <w:fldChar w:fldCharType="end"/>
      </w:r>
      <w:r w:rsidR="009260EA">
        <w:rPr>
          <w:rFonts w:ascii="Times New Roman" w:hAnsi="Times New Roman" w:cs="Times New Roman"/>
        </w:rPr>
        <w:t>, which</w:t>
      </w:r>
      <w:r w:rsidR="00502144" w:rsidRPr="00B006CD">
        <w:rPr>
          <w:rFonts w:ascii="Times New Roman" w:hAnsi="Times New Roman" w:cs="Times New Roman"/>
        </w:rPr>
        <w:t xml:space="preserve"> </w:t>
      </w:r>
      <w:r w:rsidR="007924A8">
        <w:rPr>
          <w:rFonts w:ascii="Times New Roman" w:hAnsi="Times New Roman" w:cs="Times New Roman"/>
        </w:rPr>
        <w:t xml:space="preserve">allows for the investigation of </w:t>
      </w:r>
      <w:r w:rsidR="00502144" w:rsidRPr="00B006CD">
        <w:rPr>
          <w:rFonts w:ascii="Times New Roman" w:hAnsi="Times New Roman" w:cs="Times New Roman"/>
        </w:rPr>
        <w:t xml:space="preserve">the </w:t>
      </w:r>
      <w:r w:rsidR="0071541F" w:rsidRPr="00B006CD">
        <w:rPr>
          <w:rFonts w:ascii="Times New Roman" w:hAnsi="Times New Roman" w:cs="Times New Roman"/>
        </w:rPr>
        <w:t xml:space="preserve">unique </w:t>
      </w:r>
      <w:r w:rsidR="00502144" w:rsidRPr="00B006CD">
        <w:rPr>
          <w:rFonts w:ascii="Times New Roman" w:hAnsi="Times New Roman" w:cs="Times New Roman"/>
        </w:rPr>
        <w:t xml:space="preserve">neural </w:t>
      </w:r>
      <w:r w:rsidR="0071541F" w:rsidRPr="00B006CD">
        <w:rPr>
          <w:rFonts w:ascii="Times New Roman" w:hAnsi="Times New Roman" w:cs="Times New Roman"/>
        </w:rPr>
        <w:t xml:space="preserve">underpinnings </w:t>
      </w:r>
      <w:r w:rsidR="00502144" w:rsidRPr="00B006CD">
        <w:rPr>
          <w:rFonts w:ascii="Times New Roman" w:hAnsi="Times New Roman" w:cs="Times New Roman"/>
        </w:rPr>
        <w:t xml:space="preserve">of individual </w:t>
      </w:r>
      <w:r w:rsidR="0071541F" w:rsidRPr="00B006CD">
        <w:rPr>
          <w:rFonts w:ascii="Times New Roman" w:hAnsi="Times New Roman" w:cs="Times New Roman"/>
        </w:rPr>
        <w:t>dimensions</w:t>
      </w:r>
      <w:r w:rsidR="00DF0761" w:rsidRPr="00B006CD">
        <w:rPr>
          <w:rFonts w:ascii="Times New Roman" w:hAnsi="Times New Roman" w:cs="Times New Roman"/>
        </w:rPr>
        <w:t xml:space="preserve">. </w:t>
      </w:r>
    </w:p>
    <w:p w14:paraId="0D17D881" w14:textId="40BCD233" w:rsidR="00DF0761" w:rsidRPr="00B006CD" w:rsidRDefault="00B86584" w:rsidP="00A50C39">
      <w:pPr>
        <w:pStyle w:val="BodyText"/>
        <w:spacing w:line="240" w:lineRule="auto"/>
      </w:pPr>
      <w:r w:rsidRPr="00B006CD">
        <w:t>As of yet, n</w:t>
      </w:r>
      <w:r w:rsidR="00DF0761" w:rsidRPr="00B006CD">
        <w:t xml:space="preserve">o study has </w:t>
      </w:r>
      <w:r w:rsidRPr="00B006CD">
        <w:t xml:space="preserve">demonstrated </w:t>
      </w:r>
      <w:r w:rsidR="00DF0761" w:rsidRPr="00B006CD">
        <w:t xml:space="preserve">that </w:t>
      </w:r>
      <w:r w:rsidRPr="00B006CD">
        <w:t xml:space="preserve">any single brain area is both necessary and sufficient to elicit the </w:t>
      </w:r>
      <w:r w:rsidR="00DF0761" w:rsidRPr="00B006CD">
        <w:t>pain</w:t>
      </w:r>
      <w:r w:rsidRPr="00B006CD">
        <w:t xml:space="preserve"> experience</w:t>
      </w:r>
      <w:r w:rsidR="00DF0761" w:rsidRPr="00B006CD">
        <w:t xml:space="preserve">. As Marshall </w:t>
      </w:r>
      <w:r w:rsidR="00DF0761" w:rsidRPr="00B006CD">
        <w:fldChar w:fldCharType="begin"/>
      </w:r>
      <w:r w:rsidR="00B910BC">
        <w:instrText xml:space="preserve"> ADDIN EN.CITE &lt;EndNote&gt;&lt;Cite&gt;&lt;Author&gt;Marshall&lt;/Author&gt;&lt;Year&gt;1951&lt;/Year&gt;&lt;RecNum&gt;9723&lt;/RecNum&gt;&lt;DisplayText&gt;[22]&lt;/DisplayText&gt;&lt;record&gt;&lt;rec-number&gt;9723&lt;/rec-number&gt;&lt;foreign-keys&gt;&lt;key app="EN" db-id="w99zeawvaeaeevezxpppsd0da2drseezaaft" timestamp="1318904302"&gt;9723&lt;/key&gt;&lt;/foreign-keys&gt;&lt;ref-type name="Journal Article"&gt;17&lt;/ref-type&gt;&lt;contributors&gt;&lt;authors&gt;&lt;author&gt;Marshall, J.&lt;/author&gt;&lt;/authors&gt;&lt;/contributors&gt;&lt;titles&gt;&lt;title&gt;Sensory disturbances in cortical wounds with special reference to pain&lt;/title&gt;&lt;secondary-title&gt;J Neurol Neurosurg Psychiatry&lt;/secondary-title&gt;&lt;/titles&gt;&lt;periodical&gt;&lt;full-title&gt;J Neurol Neurosurg Psychiatry&lt;/full-title&gt;&lt;/periodical&gt;&lt;pages&gt;187-204&lt;/pages&gt;&lt;volume&gt;14&lt;/volume&gt;&lt;number&gt;3&lt;/number&gt;&lt;edition&gt;1951/08/01&lt;/edition&gt;&lt;keywords&gt;&lt;keyword&gt;Cerebral Cortex/*physiology&lt;/keyword&gt;&lt;keyword&gt;*Pain&lt;/keyword&gt;&lt;/keywords&gt;&lt;dates&gt;&lt;year&gt;1951&lt;/year&gt;&lt;pub-dates&gt;&lt;date&gt;Aug&lt;/date&gt;&lt;/pub-dates&gt;&lt;/dates&gt;&lt;isbn&gt;0022-3050 (Print)&amp;#xD;0022-3050 (Linking)&lt;/isbn&gt;&lt;accession-num&gt;14874132&lt;/accession-num&gt;&lt;urls&gt;&lt;related-urls&gt;&lt;url&gt;http://www.ncbi.nlm.nih.gov/entrez/query.fcgi?cmd=Retrieve&amp;amp;db=PubMed&amp;amp;dopt=Citation&amp;amp;list_uids=14874132&lt;/url&gt;&lt;/related-urls&gt;&lt;/urls&gt;&lt;custom2&gt;499517&lt;/custom2&gt;&lt;language&gt;eng&lt;/language&gt;&lt;/record&gt;&lt;/Cite&gt;&lt;/EndNote&gt;</w:instrText>
      </w:r>
      <w:r w:rsidR="00DF0761" w:rsidRPr="00B006CD">
        <w:fldChar w:fldCharType="separate"/>
      </w:r>
      <w:r w:rsidR="00B910BC">
        <w:rPr>
          <w:noProof/>
        </w:rPr>
        <w:t>[22]</w:t>
      </w:r>
      <w:r w:rsidR="00DF0761" w:rsidRPr="00B006CD">
        <w:fldChar w:fldCharType="end"/>
      </w:r>
      <w:r w:rsidR="00DF0761" w:rsidRPr="00B006CD">
        <w:t xml:space="preserve"> suggested, S1 (and likely other cortical regions</w:t>
      </w:r>
      <w:r w:rsidR="00492F36">
        <w:t>) r</w:t>
      </w:r>
      <w:r w:rsidR="00DF0761" w:rsidRPr="00B006CD">
        <w:t xml:space="preserve">eceives and processes nociceptive input (likely sensory-discriminative information); however, this is not the region where the nociceptive input is perceived as pain. Rather, this information is processed and “sent” to other brain regions where the percept of pain occurs. To address this point, Melzack suggested that a network of brain regions working together is required for the percept of pain </w:t>
      </w:r>
      <w:r w:rsidR="00DF0761" w:rsidRPr="00B006CD">
        <w:fldChar w:fldCharType="begin"/>
      </w:r>
      <w:r w:rsidR="00B910BC">
        <w:instrText xml:space="preserve"> ADDIN EN.CITE &lt;EndNote&gt;&lt;Cite&gt;&lt;Author&gt;Melzack&lt;/Author&gt;&lt;Year&gt;1999&lt;/Year&gt;&lt;RecNum&gt;4494&lt;/RecNum&gt;&lt;DisplayText&gt;[23]&lt;/DisplayText&gt;&lt;record&gt;&lt;rec-number&gt;4494&lt;/rec-number&gt;&lt;foreign-keys&gt;&lt;key app="EN" db-id="w99zeawvaeaeevezxpppsd0da2drseezaaft" timestamp="1262295583"&gt;4494&lt;/key&gt;&lt;/foreign-keys&gt;&lt;ref-type name="Journal Article"&gt;17&lt;/ref-type&gt;&lt;contributors&gt;&lt;authors&gt;&lt;author&gt;Melzack, R.&lt;/author&gt;&lt;/authors&gt;&lt;/contributors&gt;&lt;titles&gt;&lt;title&gt;Pain - an overview&lt;/title&gt;&lt;secondary-title&gt;Acta Anaesthesiol Scand&lt;/secondary-title&gt;&lt;/titles&gt;&lt;periodical&gt;&lt;full-title&gt;Acta Anaesthesiol Scand&lt;/full-title&gt;&lt;/periodical&gt;&lt;pages&gt;880-884&lt;/pages&gt;&lt;volume&gt;43&lt;/volume&gt;&lt;number&gt;9&lt;/number&gt;&lt;reprint-edition&gt;NOT IN FILE&lt;/reprint-edition&gt;&lt;keywords&gt;&lt;keyword&gt;chronic pain&lt;/keyword&gt;&lt;keyword&gt;pain pathology&lt;/keyword&gt;&lt;keyword&gt;neuromatrix&lt;/keyword&gt;&lt;/keywords&gt;&lt;dates&gt;&lt;year&gt;1999&lt;/year&gt;&lt;/dates&gt;&lt;urls&gt;&lt;/urls&gt;&lt;/record&gt;&lt;/Cite&gt;&lt;/EndNote&gt;</w:instrText>
      </w:r>
      <w:r w:rsidR="00DF0761" w:rsidRPr="00B006CD">
        <w:fldChar w:fldCharType="separate"/>
      </w:r>
      <w:r w:rsidR="00B910BC">
        <w:rPr>
          <w:noProof/>
        </w:rPr>
        <w:t>[23]</w:t>
      </w:r>
      <w:r w:rsidR="00DF0761" w:rsidRPr="00B006CD">
        <w:fldChar w:fldCharType="end"/>
      </w:r>
      <w:r w:rsidR="00DF0761" w:rsidRPr="00B006CD">
        <w:t xml:space="preserve">. This pain “neuromatrix”, as he called it, </w:t>
      </w:r>
      <w:r w:rsidR="007009D7">
        <w:t xml:space="preserve">can account for </w:t>
      </w:r>
      <w:r w:rsidR="00DF0761" w:rsidRPr="00B006CD">
        <w:t>the multidimensional experience of pain. This theory proposed that to have a conscious experience of pain, many brain regions, each related to a dimension of pain</w:t>
      </w:r>
      <w:r w:rsidR="007179BA" w:rsidRPr="00B006CD">
        <w:t>,</w:t>
      </w:r>
      <w:r w:rsidR="00DF0761" w:rsidRPr="00B006CD">
        <w:t xml:space="preserve"> are required. </w:t>
      </w:r>
      <w:r w:rsidR="00756E26" w:rsidRPr="00B006CD">
        <w:t xml:space="preserve">For example, the sensory-discriminative dimension of pain has been associated </w:t>
      </w:r>
      <w:r w:rsidR="007009D7">
        <w:t>with</w:t>
      </w:r>
      <w:r w:rsidR="007009D7" w:rsidRPr="00B006CD">
        <w:t xml:space="preserve"> </w:t>
      </w:r>
      <w:r w:rsidR="00756E26" w:rsidRPr="00B006CD">
        <w:t>somatosensory areas, such as the primary and secondary somatosensory cortices (S1, S2) and the posterior insula</w:t>
      </w:r>
      <w:r w:rsidR="005D5AC6">
        <w:t xml:space="preserve"> </w:t>
      </w:r>
      <w:r w:rsidR="005D5AC6">
        <w:fldChar w:fldCharType="begin"/>
      </w:r>
      <w:r w:rsidR="00B910BC">
        <w:instrText xml:space="preserve"> ADDIN EN.CITE &lt;EndNote&gt;&lt;Cite&gt;&lt;Author&gt;Hofbauer&lt;/Author&gt;&lt;Year&gt;2001&lt;/Year&gt;&lt;RecNum&gt;2939&lt;/RecNum&gt;&lt;DisplayText&gt;[17]&lt;/DisplayText&gt;&lt;record&gt;&lt;rec-number&gt;2939&lt;/rec-number&gt;&lt;foreign-keys&gt;&lt;key app="EN" db-id="w99zeawvaeaeevezxpppsd0da2drseezaaft" timestamp="1262295558"&gt;2939&lt;/key&gt;&lt;/foreign-keys&gt;&lt;ref-type name="Journal Article"&gt;17&lt;/ref-type&gt;&lt;contributors&gt;&lt;authors&gt;&lt;author&gt;Hofbauer, R. K.&lt;/author&gt;&lt;author&gt;Rainville, P.&lt;/author&gt;&lt;author&gt;Duncan, G. H.&lt;/author&gt;&lt;author&gt;Bushnell, M. C.&lt;/author&gt;&lt;/authors&gt;&lt;/contributors&gt;&lt;auth-address&gt;Department of Neurology and Neurosurgery, McGill University, Montreal, Quebec H3A 2B4, Canada&lt;/auth-address&gt;&lt;titles&gt;&lt;title&gt;Cortical representation of the sensory dimension of pain&lt;/title&gt;&lt;secondary-title&gt;J Neurophysiol&lt;/secondary-title&gt;&lt;/titles&gt;&lt;periodical&gt;&lt;full-title&gt;J Neurophysiol&lt;/full-title&gt;&lt;/periodical&gt;&lt;pages&gt;402-411&lt;/pages&gt;&lt;volume&gt;86&lt;/volume&gt;&lt;number&gt;1&lt;/number&gt;&lt;reprint-edition&gt;IN FILE&lt;/reprint-edition&gt;&lt;keywords&gt;&lt;keyword&gt;imaging&lt;/keyword&gt;&lt;keyword&gt;PET&lt;/keyword&gt;&lt;keyword&gt;sensory&lt;/keyword&gt;&lt;keyword&gt;pain&lt;/keyword&gt;&lt;keyword&gt;Hypnosis&lt;/keyword&gt;&lt;keyword&gt;somatosensory&lt;/keyword&gt;&lt;keyword&gt;s1&lt;/keyword&gt;&lt;keyword&gt;s2&lt;/keyword&gt;&lt;keyword&gt;acc&lt;/keyword&gt;&lt;keyword&gt;anterior cingulate cortex&lt;/keyword&gt;&lt;keyword&gt;cingulate&lt;/keyword&gt;&lt;keyword&gt;insula&lt;/keyword&gt;&lt;keyword&gt;affect&lt;/keyword&gt;&lt;keyword&gt;LIMBIC&lt;/keyword&gt;&lt;keyword&gt;105.3&lt;/keyword&gt;&lt;/keywords&gt;&lt;dates&gt;&lt;year&gt;2001&lt;/year&gt;&lt;/dates&gt;&lt;urls&gt;&lt;related-urls&gt;&lt;url&gt;PM:11431520&lt;/url&gt;&lt;/related-urls&gt;&lt;/urls&gt;&lt;/record&gt;&lt;/Cite&gt;&lt;/EndNote&gt;</w:instrText>
      </w:r>
      <w:r w:rsidR="005D5AC6">
        <w:fldChar w:fldCharType="separate"/>
      </w:r>
      <w:r w:rsidR="00B910BC">
        <w:rPr>
          <w:noProof/>
        </w:rPr>
        <w:t>[17]</w:t>
      </w:r>
      <w:r w:rsidR="005D5AC6">
        <w:fldChar w:fldCharType="end"/>
      </w:r>
      <w:r w:rsidR="00756E26" w:rsidRPr="00B006CD">
        <w:t>. The affective-motivational dimension has been associated with the insula, the cingulate and other limbic regions</w:t>
      </w:r>
      <w:r w:rsidR="003C55A0" w:rsidRPr="00B006CD">
        <w:t>;</w:t>
      </w:r>
      <w:r w:rsidR="00756E26" w:rsidRPr="00B006CD">
        <w:t xml:space="preserve"> the cognitive-evaluative dimension has been associated with the prefrontal cortices, the cingulate and the insula</w:t>
      </w:r>
      <w:r w:rsidR="005D5AC6">
        <w:t xml:space="preserve"> </w:t>
      </w:r>
      <w:r w:rsidR="005D5AC6">
        <w:fldChar w:fldCharType="begin"/>
      </w:r>
      <w:r w:rsidR="00B910BC">
        <w:instrText xml:space="preserve"> ADDIN EN.CITE &lt;EndNote&gt;&lt;Cite&gt;&lt;Author&gt;Treede&lt;/Author&gt;&lt;Year&gt;1999&lt;/Year&gt;&lt;RecNum&gt;6597&lt;/RecNum&gt;&lt;DisplayText&gt;[31]&lt;/DisplayText&gt;&lt;record&gt;&lt;rec-number&gt;6597&lt;/rec-number&gt;&lt;foreign-keys&gt;&lt;key app="EN" db-id="w99zeawvaeaeevezxpppsd0da2drseezaaft" timestamp="1262295632"&gt;6597&lt;/key&gt;&lt;/foreign-keys&gt;&lt;ref-type name="Journal Article"&gt;17&lt;/ref-type&gt;&lt;contributors&gt;&lt;authors&gt;&lt;author&gt;Treede, R. D.&lt;/author&gt;&lt;author&gt;Kenshalo, D. R.&lt;/author&gt;&lt;author&gt;Gracely, R. H.&lt;/author&gt;&lt;author&gt;Jones, A. K. P.&lt;/author&gt;&lt;/authors&gt;&lt;/contributors&gt;&lt;titles&gt;&lt;title&gt;The cortical representation of pain&lt;/title&gt;&lt;secondary-title&gt;Pain&lt;/secondary-title&gt;&lt;/titles&gt;&lt;periodical&gt;&lt;full-title&gt;Pain&lt;/full-title&gt;&lt;/periodical&gt;&lt;pages&gt;105-111&lt;/pages&gt;&lt;volume&gt;79&lt;/volume&gt;&lt;number&gt;2-3&lt;/number&gt;&lt;reprint-edition&gt;IN FILE&lt;/reprint-edition&gt;&lt;keywords&gt;&lt;keyword&gt;nociceptive pathways&lt;/keyword&gt;&lt;keyword&gt;somatosensory cortex&lt;/keyword&gt;&lt;keyword&gt;limbic system&lt;/keyword&gt;&lt;keyword&gt;imaging&lt;/keyword&gt;&lt;keyword&gt;cortical&lt;/keyword&gt;&lt;keyword&gt;pain&lt;/keyword&gt;&lt;keyword&gt;review&lt;/keyword&gt;&lt;keyword&gt;s1&lt;/keyword&gt;&lt;keyword&gt;s2&lt;/keyword&gt;&lt;keyword&gt;insula&lt;/keyword&gt;&lt;keyword&gt;cingulate&lt;/keyword&gt;&lt;keyword&gt;thalamus&lt;/keyword&gt;&lt;keyword&gt;pfc&lt;/keyword&gt;&lt;keyword&gt;150.1&lt;/keyword&gt;&lt;keyword&gt;230.45&lt;/keyword&gt;&lt;/keywords&gt;&lt;dates&gt;&lt;year&gt;1999&lt;/year&gt;&lt;/dates&gt;&lt;urls&gt;&lt;/urls&gt;&lt;/record&gt;&lt;/Cite&gt;&lt;/EndNote&gt;</w:instrText>
      </w:r>
      <w:r w:rsidR="005D5AC6">
        <w:fldChar w:fldCharType="separate"/>
      </w:r>
      <w:r w:rsidR="00B910BC">
        <w:rPr>
          <w:noProof/>
        </w:rPr>
        <w:t>[31]</w:t>
      </w:r>
      <w:r w:rsidR="005D5AC6">
        <w:fldChar w:fldCharType="end"/>
      </w:r>
      <w:r w:rsidR="00756E26" w:rsidRPr="00B006CD">
        <w:t xml:space="preserve">. However, no single dimension is sufficient to elicit a painful experience. </w:t>
      </w:r>
      <w:r w:rsidR="00DF0761" w:rsidRPr="00B006CD">
        <w:t xml:space="preserve">This theory provides an explanation for the finding that stimulating a single brain region does not consistently produce pain. </w:t>
      </w:r>
      <w:r w:rsidR="00DF0761" w:rsidRPr="00FC4C58">
        <w:t>However</w:t>
      </w:r>
      <w:r w:rsidR="00FC4C58" w:rsidRPr="00FC4C58">
        <w:t xml:space="preserve">, </w:t>
      </w:r>
      <w:r w:rsidR="00DF0761" w:rsidRPr="00FC4C58">
        <w:t>the concept of the so-called “pain matrix” idea has</w:t>
      </w:r>
      <w:r w:rsidR="005F6CA9" w:rsidRPr="00FC4C58">
        <w:t xml:space="preserve"> been </w:t>
      </w:r>
      <w:r w:rsidR="007009D7" w:rsidRPr="00FC4C58">
        <w:t>discredited</w:t>
      </w:r>
      <w:r w:rsidR="00DF0761" w:rsidRPr="00FC4C58">
        <w:t>, and other theories about cortical brain regions have been postulated</w:t>
      </w:r>
      <w:r w:rsidR="00750BE7" w:rsidRPr="00FC4C58">
        <w:t xml:space="preserve"> (for a</w:t>
      </w:r>
      <w:r w:rsidR="0017736E" w:rsidRPr="00FC4C58">
        <w:t xml:space="preserve"> review, see </w:t>
      </w:r>
      <w:r w:rsidR="00750BE7" w:rsidRPr="00FC4C58">
        <w:fldChar w:fldCharType="begin">
          <w:fldData xml:space="preserve">PEVuZE5vdGU+PENpdGU+PEF1dGhvcj5EYXZpczwvQXV0aG9yPjxZZWFyPjIwMTM8L1llYXI+PFJl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</w:fldData>
        </w:fldChar>
      </w:r>
      <w:r w:rsidR="00B910BC">
        <w:instrText xml:space="preserve"> ADDIN EN.CITE </w:instrText>
      </w:r>
      <w:r w:rsidR="00B910BC">
        <w:fldChar w:fldCharType="begin">
          <w:fldData xml:space="preserve">PEVuZE5vdGU+PENpdGU+PEF1dGhvcj5EYXZpczwvQXV0aG9yPjxZZWFyPjIwMTM8L1llYXI+PFJl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</w:fldData>
        </w:fldChar>
      </w:r>
      <w:r w:rsidR="00B910BC">
        <w:instrText xml:space="preserve"> ADDIN EN.CITE.DATA </w:instrText>
      </w:r>
      <w:r w:rsidR="00B910BC">
        <w:fldChar w:fldCharType="end"/>
      </w:r>
      <w:r w:rsidR="00750BE7" w:rsidRPr="00FC4C58">
        <w:fldChar w:fldCharType="separate"/>
      </w:r>
      <w:r w:rsidR="00B910BC">
        <w:rPr>
          <w:noProof/>
        </w:rPr>
        <w:t>[9,14]</w:t>
      </w:r>
      <w:r w:rsidR="00750BE7" w:rsidRPr="00FC4C58">
        <w:fldChar w:fldCharType="end"/>
      </w:r>
      <w:r w:rsidR="00750BE7" w:rsidRPr="00FC4C58">
        <w:t>)</w:t>
      </w:r>
      <w:r w:rsidR="00421B57" w:rsidRPr="00FC4C58">
        <w:t>.</w:t>
      </w:r>
    </w:p>
    <w:p w14:paraId="24B5DE9C" w14:textId="77777777" w:rsidR="00DF0761" w:rsidRPr="00B006CD" w:rsidRDefault="00DF0761" w:rsidP="00A50C39">
      <w:pPr>
        <w:widowControl w:val="0"/>
        <w:autoSpaceDE w:val="0"/>
        <w:autoSpaceDN w:val="0"/>
        <w:adjustRightInd w:val="0"/>
        <w:rPr>
          <w:rFonts w:ascii="Times New Roman" w:hAnsi="Times New Roman" w:cs="Times New Roman"/>
        </w:rPr>
      </w:pPr>
    </w:p>
    <w:p w14:paraId="6C9F4D91" w14:textId="7D3A7C42" w:rsidR="00A50C39" w:rsidRPr="00B006CD" w:rsidRDefault="00756E26" w:rsidP="00A50C39">
      <w:pPr>
        <w:widowControl w:val="0"/>
        <w:autoSpaceDE w:val="0"/>
        <w:autoSpaceDN w:val="0"/>
        <w:adjustRightInd w:val="0"/>
        <w:rPr>
          <w:rFonts w:ascii="Times New Roman" w:hAnsi="Times New Roman" w:cs="Times New Roman"/>
        </w:rPr>
      </w:pPr>
      <w:r w:rsidRPr="00B006CD">
        <w:rPr>
          <w:rFonts w:ascii="Times New Roman" w:hAnsi="Times New Roman" w:cs="Times New Roman"/>
        </w:rPr>
        <w:t xml:space="preserve">Thus, a fundamental question that remains in pain research is </w:t>
      </w:r>
      <w:r w:rsidR="003C55A0" w:rsidRPr="00B006CD">
        <w:rPr>
          <w:rFonts w:ascii="Times New Roman" w:hAnsi="Times New Roman" w:cs="Times New Roman"/>
        </w:rPr>
        <w:t>to elucidate</w:t>
      </w:r>
      <w:r w:rsidR="00734DC5">
        <w:rPr>
          <w:rFonts w:ascii="Times New Roman" w:hAnsi="Times New Roman" w:cs="Times New Roman"/>
        </w:rPr>
        <w:t xml:space="preserve"> </w:t>
      </w:r>
      <w:r w:rsidRPr="00B006CD">
        <w:rPr>
          <w:rFonts w:ascii="Times New Roman" w:hAnsi="Times New Roman" w:cs="Times New Roman"/>
        </w:rPr>
        <w:t>how and where these various dimensions converge and are integrated to elicit pain</w:t>
      </w:r>
      <w:r w:rsidR="00C81ACB">
        <w:rPr>
          <w:rFonts w:ascii="Times New Roman" w:hAnsi="Times New Roman" w:cs="Times New Roman"/>
        </w:rPr>
        <w:t xml:space="preserve">, sometimes referred to as </w:t>
      </w:r>
      <w:r w:rsidR="00734DC5">
        <w:rPr>
          <w:rFonts w:ascii="Times New Roman" w:hAnsi="Times New Roman" w:cs="Times New Roman"/>
        </w:rPr>
        <w:t xml:space="preserve">the </w:t>
      </w:r>
      <w:r w:rsidR="00734DC5">
        <w:rPr>
          <w:rFonts w:ascii="Times New Roman" w:hAnsi="Times New Roman" w:cs="Times New Roman"/>
          <w:i/>
        </w:rPr>
        <w:t>binding problem</w:t>
      </w:r>
      <w:r w:rsidRPr="00B006CD">
        <w:rPr>
          <w:rFonts w:ascii="Times New Roman" w:hAnsi="Times New Roman" w:cs="Times New Roman"/>
        </w:rPr>
        <w:t xml:space="preserve">. One </w:t>
      </w:r>
      <w:r w:rsidR="00855939" w:rsidRPr="00B006CD">
        <w:rPr>
          <w:rFonts w:ascii="Times New Roman" w:hAnsi="Times New Roman" w:cs="Times New Roman"/>
        </w:rPr>
        <w:t xml:space="preserve">brain region that is commonly associated with all of the </w:t>
      </w:r>
      <w:r w:rsidRPr="00B006CD">
        <w:rPr>
          <w:rFonts w:ascii="Times New Roman" w:hAnsi="Times New Roman" w:cs="Times New Roman"/>
        </w:rPr>
        <w:t xml:space="preserve">dimensions </w:t>
      </w:r>
      <w:r w:rsidR="00855939" w:rsidRPr="00B006CD">
        <w:rPr>
          <w:rFonts w:ascii="Times New Roman" w:hAnsi="Times New Roman" w:cs="Times New Roman"/>
        </w:rPr>
        <w:t xml:space="preserve">of pain </w:t>
      </w:r>
      <w:r w:rsidRPr="00B006CD">
        <w:rPr>
          <w:rFonts w:ascii="Times New Roman" w:hAnsi="Times New Roman" w:cs="Times New Roman"/>
        </w:rPr>
        <w:t>is the insula – and for this reason, amongst others, it has been proposed to b</w:t>
      </w:r>
      <w:r w:rsidR="00A50C39" w:rsidRPr="00B006CD">
        <w:rPr>
          <w:rFonts w:ascii="Times New Roman" w:hAnsi="Times New Roman" w:cs="Times New Roman"/>
        </w:rPr>
        <w:t>e the site of pain integration.</w:t>
      </w:r>
    </w:p>
    <w:p w14:paraId="29826ABE" w14:textId="77777777" w:rsidR="00756E26" w:rsidRPr="00B006CD" w:rsidRDefault="00756E26" w:rsidP="00FC4C58">
      <w:pPr>
        <w:rPr>
          <w:rFonts w:ascii="Times New Roman" w:hAnsi="Times New Roman" w:cs="Times New Roman"/>
        </w:rPr>
      </w:pPr>
    </w:p>
    <w:p w14:paraId="17FCA9F1" w14:textId="34FC9B74" w:rsidR="00B006CD" w:rsidRPr="00FC4C58" w:rsidRDefault="00A50C39" w:rsidP="00FC4C58">
      <w:pPr>
        <w:widowControl w:val="0"/>
        <w:autoSpaceDE w:val="0"/>
        <w:autoSpaceDN w:val="0"/>
        <w:adjustRightInd w:val="0"/>
        <w:rPr>
          <w:rFonts w:ascii="Times New Roman" w:hAnsi="Times New Roman"/>
        </w:rPr>
      </w:pPr>
      <w:r w:rsidRPr="00FC4C58">
        <w:rPr>
          <w:rFonts w:ascii="Times New Roman" w:hAnsi="Times New Roman"/>
        </w:rPr>
        <w:t xml:space="preserve">The insula is a very large, heterogeneous region implicated in a variety of functions. It is comprised of two long sulci in the posterior portion, and three short sulci in the anterior portion </w:t>
      </w:r>
      <w:r w:rsidRPr="00FC4C58">
        <w:rPr>
          <w:rFonts w:ascii="Times New Roman" w:hAnsi="Times New Roman"/>
        </w:rPr>
        <w:fldChar w:fldCharType="begin"/>
      </w:r>
      <w:r w:rsidR="0017736E" w:rsidRPr="00FC4C58">
        <w:rPr>
          <w:rFonts w:ascii="Times New Roman" w:hAnsi="Times New Roman"/>
        </w:rPr>
        <w:instrText xml:space="preserve"> ADDIN EN.CITE &lt;EndNote&gt;&lt;Cite&gt;&lt;Author&gt;Augustine&lt;/Author&gt;&lt;Year&gt;1996&lt;/Year&gt;&lt;RecNum&gt;422&lt;/RecNum&gt;&lt;DisplayText&gt;[1,2]&lt;/DisplayText&gt;&lt;record&gt;&lt;rec-number&gt;422&lt;/rec-number&gt;&lt;foreign-keys&gt;&lt;key app="EN" db-id="w99zeawvaeaeevezxpppsd0da2drseezaaft" timestamp="1262295537"&gt;422&lt;/key&gt;&lt;/foreign-keys&gt;&lt;ref-type name="Journal Article"&gt;17&lt;/ref-type&gt;&lt;contributors&gt;&lt;authors&gt;&lt;author&gt;Augustine, J. R.&lt;/author&gt;&lt;/authors&gt;&lt;/contributors&gt;&lt;titles&gt;&lt;title&gt;Circuitry and functional aspects of the insular lobe in primates including humans&lt;/title&gt;&lt;secondary-title&gt;Brain Res Rev&lt;/secondary-title&gt;&lt;/titles&gt;&lt;periodical&gt;&lt;full-title&gt;Brain Res Rev&lt;/full-title&gt;&lt;/periodical&gt;&lt;pages&gt;229-244&lt;/pages&gt;&lt;volume&gt;22&lt;/volume&gt;&lt;reprint-edition&gt;IN FILE&lt;/reprint-edition&gt;&lt;keywords&gt;&lt;keyword&gt;insula&lt;/keyword&gt;&lt;keyword&gt;cortex&lt;/keyword&gt;&lt;keyword&gt;primate&lt;/keyword&gt;&lt;keyword&gt;human&lt;/keyword&gt;&lt;keyword&gt;review&lt;/keyword&gt;&lt;keyword&gt;pain&lt;/keyword&gt;&lt;keyword&gt;cingulate&lt;/keyword&gt;&lt;keyword&gt;anatomy&lt;/keyword&gt;&lt;keyword&gt;visceral&lt;/keyword&gt;&lt;keyword&gt;50.6&lt;/keyword&gt;&lt;/keywords&gt;&lt;dates&gt;&lt;year&gt;1996&lt;/year&gt;&lt;/dates&gt;&lt;urls&gt;&lt;/urls&gt;&lt;/record&gt;&lt;/Cite&gt;&lt;Cite&gt;&lt;Author&gt;Augustine&lt;/Author&gt;&lt;Year&gt;1985&lt;/Year&gt;&lt;RecNum&gt;420&lt;/RecNum&gt;&lt;record&gt;&lt;rec-number&gt;420&lt;/rec-number&gt;&lt;foreign-keys&gt;&lt;key app="EN" db-id="w99zeawvaeaeevezxpppsd0da2drseezaaft" timestamp="1262295537"&gt;420&lt;/key&gt;&lt;/foreign-keys&gt;&lt;ref-type name="Journal Article"&gt;17&lt;/ref-type&gt;&lt;contributors&gt;&lt;authors&gt;&lt;author&gt;Augustine, J. R.&lt;/author&gt;&lt;/authors&gt;&lt;/contributors&gt;&lt;titles&gt;&lt;title&gt;The insular lobe in primates including humans&lt;/title&gt;&lt;secondary-title&gt;Neurological Res&lt;/secondary-title&gt;&lt;/titles&gt;&lt;periodical&gt;&lt;full-title&gt;Neurological Res&lt;/full-title&gt;&lt;/periodical&gt;&lt;pages&gt;2-10&lt;/pages&gt;&lt;volume&gt;7&lt;/volume&gt;&lt;reprint-edition&gt;IN FILE&lt;/reprint-edition&gt;&lt;keywords&gt;&lt;keyword&gt;primate&lt;/keyword&gt;&lt;keyword&gt;humans&lt;/keyword&gt;&lt;keyword&gt;cortex&lt;/keyword&gt;&lt;keyword&gt;insula&lt;/keyword&gt;&lt;keyword&gt;review&lt;/keyword&gt;&lt;keyword&gt;anatomy&lt;/keyword&gt;&lt;keyword&gt;cingulate&lt;/keyword&gt;&lt;keyword&gt;50.6&lt;/keyword&gt;&lt;/keywords&gt;&lt;dates&gt;&lt;year&gt;1985&lt;/year&gt;&lt;/dates&gt;&lt;urls&gt;&lt;/urls&gt;&lt;/record&gt;&lt;/Cite&gt;&lt;/EndNote&gt;</w:instrText>
      </w:r>
      <w:r w:rsidRPr="00FC4C58">
        <w:rPr>
          <w:rFonts w:ascii="Times New Roman" w:hAnsi="Times New Roman"/>
        </w:rPr>
        <w:fldChar w:fldCharType="separate"/>
      </w:r>
      <w:r w:rsidR="0017736E" w:rsidRPr="00FC4C58">
        <w:rPr>
          <w:rFonts w:ascii="Times New Roman" w:hAnsi="Times New Roman"/>
        </w:rPr>
        <w:t>[1,2]</w:t>
      </w:r>
      <w:r w:rsidRPr="00FC4C58">
        <w:rPr>
          <w:rFonts w:ascii="Times New Roman" w:hAnsi="Times New Roman"/>
        </w:rPr>
        <w:fldChar w:fldCharType="end"/>
      </w:r>
      <w:r w:rsidRPr="00FC4C58">
        <w:rPr>
          <w:rFonts w:ascii="Times New Roman" w:hAnsi="Times New Roman"/>
        </w:rPr>
        <w:t xml:space="preserve">. The insula can be divided into three subregions: the anterior, middle and posterior insula, based on functional and anatomical features </w:t>
      </w:r>
      <w:r w:rsidRPr="00FC4C58">
        <w:rPr>
          <w:rFonts w:ascii="Times New Roman" w:hAnsi="Times New Roman"/>
        </w:rPr>
        <w:fldChar w:fldCharType="begin"/>
      </w:r>
      <w:r w:rsidR="0017736E" w:rsidRPr="00FC4C58">
        <w:rPr>
          <w:rFonts w:ascii="Times New Roman" w:hAnsi="Times New Roman"/>
        </w:rPr>
        <w:instrText xml:space="preserve"> ADDIN EN.CITE &lt;EndNote&gt;&lt;Cite&gt;&lt;Author&gt;Augustine&lt;/Author&gt;&lt;Year&gt;1996&lt;/Year&gt;&lt;RecNum&gt;422&lt;/RecNum&gt;&lt;DisplayText&gt;[2]&lt;/DisplayText&gt;&lt;record&gt;&lt;rec-number&gt;422&lt;/rec-number&gt;&lt;foreign-keys&gt;&lt;key app="EN" db-id="w99zeawvaeaeevezxpppsd0da2drseezaaft" timestamp="1262295537"&gt;422&lt;/key&gt;&lt;/foreign-keys&gt;&lt;ref-type name="Journal Article"&gt;17&lt;/ref-type&gt;&lt;contributors&gt;&lt;authors&gt;&lt;author&gt;Augustine, J. R.&lt;/author&gt;&lt;/authors&gt;&lt;/contributors&gt;&lt;titles&gt;&lt;title&gt;Circuitry and functional aspects of the insular lobe in primates including humans&lt;/title&gt;&lt;secondary-title&gt;Brain Res Rev&lt;/secondary-title&gt;&lt;/titles&gt;&lt;periodical&gt;&lt;full-title&gt;Brain Res Rev&lt;/full-title&gt;&lt;/periodical&gt;&lt;pages&gt;229-244&lt;/pages&gt;&lt;volume&gt;22&lt;/volume&gt;&lt;reprint-edition&gt;IN FILE&lt;/reprint-edition&gt;&lt;keywords&gt;&lt;keyword&gt;insula&lt;/keyword&gt;&lt;keyword&gt;cortex&lt;/keyword&gt;&lt;keyword&gt;primate&lt;/keyword&gt;&lt;keyword&gt;human&lt;/keyword&gt;&lt;keyword&gt;review&lt;/keyword&gt;&lt;keyword&gt;pain&lt;/keyword&gt;&lt;keyword&gt;cingulate&lt;/keyword&gt;&lt;keyword&gt;anatomy&lt;/keyword&gt;&lt;keyword&gt;visceral&lt;/keyword&gt;&lt;keyword&gt;50.6&lt;/keyword&gt;&lt;/keywords&gt;&lt;dates&gt;&lt;year&gt;1996&lt;/year&gt;&lt;/dates&gt;&lt;urls&gt;&lt;/urls&gt;&lt;/record&gt;&lt;/Cite&gt;&lt;/EndNote&gt;</w:instrText>
      </w:r>
      <w:r w:rsidRPr="00FC4C58">
        <w:rPr>
          <w:rFonts w:ascii="Times New Roman" w:hAnsi="Times New Roman"/>
        </w:rPr>
        <w:fldChar w:fldCharType="separate"/>
      </w:r>
      <w:r w:rsidR="0017736E" w:rsidRPr="00FC4C58">
        <w:rPr>
          <w:rFonts w:ascii="Times New Roman" w:hAnsi="Times New Roman"/>
        </w:rPr>
        <w:t>[2]</w:t>
      </w:r>
      <w:r w:rsidRPr="00FC4C58">
        <w:rPr>
          <w:rFonts w:ascii="Times New Roman" w:hAnsi="Times New Roman"/>
        </w:rPr>
        <w:fldChar w:fldCharType="end"/>
      </w:r>
      <w:r w:rsidRPr="00FC4C58">
        <w:rPr>
          <w:rFonts w:ascii="Times New Roman" w:hAnsi="Times New Roman"/>
        </w:rPr>
        <w:t xml:space="preserve">. </w:t>
      </w:r>
      <w:r w:rsidR="00260D87" w:rsidRPr="00FC4C58">
        <w:rPr>
          <w:rFonts w:ascii="Times New Roman" w:hAnsi="Times New Roman"/>
        </w:rPr>
        <w:t xml:space="preserve">Several studies have found that the insular subregions have differential structural and functional connectivity </w:t>
      </w:r>
      <w:r w:rsidR="00260D87" w:rsidRPr="00B006CD">
        <w:rPr>
          <w:rFonts w:ascii="Times New Roman" w:hAnsi="Times New Roman" w:cs="Times New Roman"/>
        </w:rPr>
        <w:fldChar w:fldCharType="begin">
          <w:fldData xml:space="preserve">PEVuZE5vdGU+PENpdGU+PEF1dGhvcj5UYXlsb3I8L0F1dGhvcj48WWVhcj4yMDA5PC9ZZWFyPjxS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</w:fldData>
        </w:fldChar>
      </w:r>
      <w:r w:rsidR="00B910BC">
        <w:rPr>
          <w:rFonts w:ascii="Times New Roman" w:hAnsi="Times New Roman" w:cs="Times New Roman"/>
        </w:rPr>
        <w:instrText xml:space="preserve"> ADDIN EN.CITE </w:instrText>
      </w:r>
      <w:r w:rsidR="00B910BC">
        <w:rPr>
          <w:rFonts w:ascii="Times New Roman" w:hAnsi="Times New Roman" w:cs="Times New Roman"/>
        </w:rPr>
        <w:fldChar w:fldCharType="begin">
          <w:fldData xml:space="preserve">PEVuZE5vdGU+PENpdGU+PEF1dGhvcj5UYXlsb3I8L0F1dGhvcj48WWVhcj4yMDA5PC9ZZWFyPjxS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</w:fldData>
        </w:fldChar>
      </w:r>
      <w:r w:rsidR="00B910BC">
        <w:rPr>
          <w:rFonts w:ascii="Times New Roman" w:hAnsi="Times New Roman" w:cs="Times New Roman"/>
        </w:rPr>
        <w:instrText xml:space="preserve"> ADDIN EN.CITE.DATA </w:instrText>
      </w:r>
      <w:r w:rsidR="00B910BC">
        <w:rPr>
          <w:rFonts w:ascii="Times New Roman" w:hAnsi="Times New Roman" w:cs="Times New Roman"/>
        </w:rPr>
      </w:r>
      <w:r w:rsidR="00B910BC">
        <w:rPr>
          <w:rFonts w:ascii="Times New Roman" w:hAnsi="Times New Roman" w:cs="Times New Roman"/>
        </w:rPr>
        <w:fldChar w:fldCharType="end"/>
      </w:r>
      <w:r w:rsidR="00260D87" w:rsidRPr="00B006CD">
        <w:rPr>
          <w:rFonts w:ascii="Times New Roman" w:hAnsi="Times New Roman" w:cs="Times New Roman"/>
        </w:rPr>
      </w:r>
      <w:r w:rsidR="00260D87" w:rsidRPr="00B006CD">
        <w:rPr>
          <w:rFonts w:ascii="Times New Roman" w:hAnsi="Times New Roman" w:cs="Times New Roman"/>
        </w:rPr>
        <w:fldChar w:fldCharType="separate"/>
      </w:r>
      <w:r w:rsidR="00B910BC">
        <w:rPr>
          <w:rFonts w:ascii="Times New Roman" w:hAnsi="Times New Roman" w:cs="Times New Roman"/>
          <w:noProof/>
        </w:rPr>
        <w:t>[6,10,19,26,30,32]</w:t>
      </w:r>
      <w:r w:rsidR="00260D87" w:rsidRPr="00B006CD">
        <w:rPr>
          <w:rFonts w:ascii="Times New Roman" w:hAnsi="Times New Roman" w:cs="Times New Roman"/>
        </w:rPr>
        <w:fldChar w:fldCharType="end"/>
      </w:r>
      <w:r w:rsidR="00260D87" w:rsidRPr="00B006CD">
        <w:rPr>
          <w:rFonts w:ascii="Times New Roman" w:hAnsi="Times New Roman" w:cs="Times New Roman"/>
        </w:rPr>
        <w:t>.</w:t>
      </w:r>
    </w:p>
    <w:p w14:paraId="31C16786" w14:textId="77777777" w:rsidR="00B006CD" w:rsidRPr="00FC4C58" w:rsidRDefault="00B006CD" w:rsidP="00A50C39">
      <w:pPr>
        <w:widowControl w:val="0"/>
        <w:autoSpaceDE w:val="0"/>
        <w:autoSpaceDN w:val="0"/>
        <w:adjustRightInd w:val="0"/>
        <w:rPr>
          <w:rFonts w:ascii="Times New Roman" w:hAnsi="Times New Roman"/>
        </w:rPr>
      </w:pPr>
    </w:p>
    <w:p w14:paraId="0EDC0CCA" w14:textId="4D4A1353" w:rsidR="00756E26" w:rsidRPr="00FC4C58" w:rsidRDefault="00984F08" w:rsidP="00A50C39">
      <w:pPr>
        <w:widowControl w:val="0"/>
        <w:autoSpaceDE w:val="0"/>
        <w:autoSpaceDN w:val="0"/>
        <w:adjustRightInd w:val="0"/>
        <w:rPr>
          <w:rFonts w:ascii="Times New Roman" w:hAnsi="Times New Roman"/>
          <w:color w:val="000026"/>
        </w:rPr>
      </w:pPr>
      <w:r w:rsidRPr="00B006CD">
        <w:rPr>
          <w:rFonts w:ascii="Times New Roman" w:hAnsi="Times New Roman" w:cs="Times New Roman"/>
          <w:color w:val="000026"/>
        </w:rPr>
        <w:t>T</w:t>
      </w:r>
      <w:r w:rsidR="00756E26" w:rsidRPr="00B006CD">
        <w:rPr>
          <w:rFonts w:ascii="Times New Roman" w:hAnsi="Times New Roman" w:cs="Times New Roman"/>
          <w:color w:val="000026"/>
        </w:rPr>
        <w:t>he paper by Wiech and colleagues investigate</w:t>
      </w:r>
      <w:r w:rsidR="00E643B8" w:rsidRPr="00B006CD">
        <w:rPr>
          <w:rFonts w:ascii="Times New Roman" w:hAnsi="Times New Roman" w:cs="Times New Roman"/>
          <w:color w:val="000026"/>
        </w:rPr>
        <w:t>s</w:t>
      </w:r>
      <w:r w:rsidR="00756E26" w:rsidRPr="00B006CD">
        <w:rPr>
          <w:rFonts w:ascii="Times New Roman" w:hAnsi="Times New Roman" w:cs="Times New Roman"/>
          <w:color w:val="000026"/>
        </w:rPr>
        <w:t xml:space="preserve"> the structural and functional connectivity of</w:t>
      </w:r>
      <w:r w:rsidR="00A50C39" w:rsidRPr="00B006CD">
        <w:rPr>
          <w:rFonts w:ascii="Times New Roman" w:hAnsi="Times New Roman" w:cs="Times New Roman"/>
          <w:color w:val="000026"/>
        </w:rPr>
        <w:t xml:space="preserve"> the three </w:t>
      </w:r>
      <w:r w:rsidR="00756E26" w:rsidRPr="00B006CD">
        <w:rPr>
          <w:rFonts w:ascii="Times New Roman" w:hAnsi="Times New Roman" w:cs="Times New Roman"/>
          <w:color w:val="000026"/>
        </w:rPr>
        <w:t>insular subregions</w:t>
      </w:r>
      <w:r w:rsidR="00A50C39" w:rsidRPr="00B006CD">
        <w:rPr>
          <w:rFonts w:ascii="Times New Roman" w:hAnsi="Times New Roman" w:cs="Times New Roman"/>
          <w:color w:val="000026"/>
        </w:rPr>
        <w:t xml:space="preserve"> to pain-related brain regions.</w:t>
      </w:r>
      <w:r w:rsidR="00756E26" w:rsidRPr="00B006CD">
        <w:rPr>
          <w:rFonts w:ascii="Times New Roman" w:hAnsi="Times New Roman" w:cs="Times New Roman"/>
          <w:color w:val="000026"/>
        </w:rPr>
        <w:t xml:space="preserve"> The study </w:t>
      </w:r>
      <w:r w:rsidR="006578CD">
        <w:rPr>
          <w:rFonts w:ascii="Times New Roman" w:hAnsi="Times New Roman" w:cs="Times New Roman"/>
          <w:color w:val="000026"/>
        </w:rPr>
        <w:t xml:space="preserve">confirmed previous findings that the </w:t>
      </w:r>
      <w:r w:rsidR="0017736E" w:rsidRPr="00B006CD">
        <w:rPr>
          <w:rFonts w:ascii="Times New Roman" w:hAnsi="Times New Roman" w:cs="Times New Roman"/>
          <w:color w:val="000026"/>
        </w:rPr>
        <w:t>three subregions showed largely congruent patterns of connectivity</w:t>
      </w:r>
      <w:r w:rsidR="00734DC5">
        <w:rPr>
          <w:rFonts w:ascii="Times New Roman" w:hAnsi="Times New Roman" w:cs="Times New Roman"/>
          <w:color w:val="000026"/>
        </w:rPr>
        <w:t xml:space="preserve">, but with </w:t>
      </w:r>
      <w:r w:rsidR="0017736E" w:rsidRPr="00B006CD">
        <w:rPr>
          <w:rFonts w:ascii="Times New Roman" w:hAnsi="Times New Roman" w:cs="Times New Roman"/>
          <w:color w:val="000026"/>
        </w:rPr>
        <w:t xml:space="preserve">some notable differences </w:t>
      </w:r>
      <w:r w:rsidR="00756E26" w:rsidRPr="00B006CD">
        <w:rPr>
          <w:rFonts w:ascii="Times New Roman" w:hAnsi="Times New Roman" w:cs="Times New Roman"/>
          <w:color w:val="000026"/>
        </w:rPr>
        <w:t xml:space="preserve">between subregions and </w:t>
      </w:r>
      <w:r w:rsidR="0017736E" w:rsidRPr="00B006CD">
        <w:rPr>
          <w:rFonts w:ascii="Times New Roman" w:hAnsi="Times New Roman" w:cs="Times New Roman"/>
          <w:color w:val="000026"/>
        </w:rPr>
        <w:t xml:space="preserve">pain-related </w:t>
      </w:r>
      <w:r w:rsidR="00756E26" w:rsidRPr="00B006CD">
        <w:rPr>
          <w:rFonts w:ascii="Times New Roman" w:hAnsi="Times New Roman" w:cs="Times New Roman"/>
          <w:color w:val="000026"/>
        </w:rPr>
        <w:t xml:space="preserve">regions. </w:t>
      </w:r>
      <w:r w:rsidR="00A50C39" w:rsidRPr="00B006CD">
        <w:rPr>
          <w:rFonts w:ascii="Times New Roman" w:hAnsi="Times New Roman" w:cs="Times New Roman"/>
          <w:color w:val="000026"/>
        </w:rPr>
        <w:t>Specifically, they found that the posterior insula had greater connectivity to somatosensory regions – and is thus likely related to the sensory dimension of pain; the anterior insula had greater connectivity to the ventrolateral prefrontal cortex, and is thus likely related to the cognitive-motivational aspect</w:t>
      </w:r>
      <w:r w:rsidR="0017736E" w:rsidRPr="00B006CD">
        <w:rPr>
          <w:rFonts w:ascii="Times New Roman" w:hAnsi="Times New Roman" w:cs="Times New Roman"/>
          <w:color w:val="000026"/>
        </w:rPr>
        <w:t xml:space="preserve">s of the pain experience. Further support for this comes from their finding </w:t>
      </w:r>
      <w:r w:rsidR="00A50C39" w:rsidRPr="00B006CD">
        <w:rPr>
          <w:rFonts w:ascii="Times New Roman" w:hAnsi="Times New Roman" w:cs="Times New Roman"/>
          <w:color w:val="000026"/>
        </w:rPr>
        <w:t>that</w:t>
      </w:r>
      <w:r w:rsidR="00F844E3" w:rsidRPr="00B006CD">
        <w:rPr>
          <w:rFonts w:ascii="Times New Roman" w:hAnsi="Times New Roman" w:cs="Times New Roman"/>
          <w:color w:val="000026"/>
        </w:rPr>
        <w:t xml:space="preserve"> structural connectivity between the</w:t>
      </w:r>
      <w:r w:rsidR="00A50C39" w:rsidRPr="00B006CD">
        <w:rPr>
          <w:rFonts w:ascii="Times New Roman" w:hAnsi="Times New Roman" w:cs="Times New Roman"/>
          <w:color w:val="000026"/>
        </w:rPr>
        <w:t xml:space="preserve"> anterior insula</w:t>
      </w:r>
      <w:r w:rsidR="00F844E3" w:rsidRPr="00B006CD">
        <w:rPr>
          <w:rFonts w:ascii="Times New Roman" w:hAnsi="Times New Roman" w:cs="Times New Roman"/>
          <w:color w:val="000026"/>
        </w:rPr>
        <w:t xml:space="preserve"> and the amygdala was positively correlated with pain vigilance and awareness, whereas anterior insula-rostral anterior cingulate cortex structural connectivity was negatively correlated with pain vigilance and awareness</w:t>
      </w:r>
      <w:r w:rsidR="00A50C39" w:rsidRPr="00B006CD">
        <w:rPr>
          <w:rFonts w:ascii="Times New Roman" w:hAnsi="Times New Roman" w:cs="Times New Roman"/>
          <w:color w:val="000026"/>
        </w:rPr>
        <w:t xml:space="preserve">. </w:t>
      </w:r>
      <w:r w:rsidR="0017736E" w:rsidRPr="00B006CD">
        <w:rPr>
          <w:rFonts w:ascii="Times New Roman" w:hAnsi="Times New Roman" w:cs="Times New Roman"/>
          <w:color w:val="000026"/>
        </w:rPr>
        <w:t>Interestingly, rather than hav</w:t>
      </w:r>
      <w:r w:rsidR="00D07E8F">
        <w:rPr>
          <w:rFonts w:ascii="Times New Roman" w:hAnsi="Times New Roman" w:cs="Times New Roman"/>
          <w:color w:val="000026"/>
        </w:rPr>
        <w:t>ing</w:t>
      </w:r>
      <w:r w:rsidR="0017736E" w:rsidRPr="00B006CD">
        <w:rPr>
          <w:rFonts w:ascii="Times New Roman" w:hAnsi="Times New Roman" w:cs="Times New Roman"/>
          <w:color w:val="000026"/>
        </w:rPr>
        <w:t xml:space="preserve"> a unique connectivity pattern, the mid-insula was connected to both somatosensory and prefrontal regions.</w:t>
      </w:r>
      <w:r w:rsidR="003C55A0" w:rsidRPr="00B006CD">
        <w:rPr>
          <w:rFonts w:ascii="Times New Roman" w:hAnsi="Times New Roman" w:cs="Times New Roman"/>
          <w:color w:val="000026"/>
        </w:rPr>
        <w:t xml:space="preserve"> </w:t>
      </w:r>
      <w:r w:rsidR="000E3F05">
        <w:rPr>
          <w:rFonts w:ascii="Times New Roman" w:hAnsi="Times New Roman" w:cs="Times New Roman"/>
          <w:color w:val="000026"/>
        </w:rPr>
        <w:t>The authors speculate that the differential connectivity may be related to the different roles of the insular subregions in pain perception; i.e., the various dimensions of pain.</w:t>
      </w:r>
      <w:r w:rsidR="00CF2334">
        <w:rPr>
          <w:rFonts w:ascii="Times New Roman" w:hAnsi="Times New Roman" w:cs="Times New Roman"/>
          <w:color w:val="000026"/>
        </w:rPr>
        <w:t xml:space="preserve"> The study did not, however, investigate</w:t>
      </w:r>
      <w:r w:rsidR="00A42CDF">
        <w:rPr>
          <w:rFonts w:ascii="Times New Roman" w:hAnsi="Times New Roman" w:cs="Times New Roman"/>
          <w:color w:val="000026"/>
        </w:rPr>
        <w:t xml:space="preserve"> </w:t>
      </w:r>
      <w:r w:rsidR="00CF2334">
        <w:rPr>
          <w:rFonts w:ascii="Times New Roman" w:hAnsi="Times New Roman" w:cs="Times New Roman"/>
          <w:color w:val="000026"/>
        </w:rPr>
        <w:t xml:space="preserve">measures </w:t>
      </w:r>
      <w:r w:rsidR="00A42CDF">
        <w:rPr>
          <w:rFonts w:ascii="Times New Roman" w:hAnsi="Times New Roman" w:cs="Times New Roman"/>
          <w:color w:val="000026"/>
        </w:rPr>
        <w:t xml:space="preserve">uniquely </w:t>
      </w:r>
      <w:r w:rsidR="00CF2334">
        <w:rPr>
          <w:rFonts w:ascii="Times New Roman" w:hAnsi="Times New Roman" w:cs="Times New Roman"/>
          <w:color w:val="000026"/>
        </w:rPr>
        <w:t xml:space="preserve">related to the </w:t>
      </w:r>
      <w:r w:rsidR="00A42CDF">
        <w:rPr>
          <w:rFonts w:ascii="Times New Roman" w:hAnsi="Times New Roman" w:cs="Times New Roman"/>
          <w:color w:val="000026"/>
        </w:rPr>
        <w:t xml:space="preserve">other </w:t>
      </w:r>
      <w:r w:rsidR="00CF2334">
        <w:rPr>
          <w:rFonts w:ascii="Times New Roman" w:hAnsi="Times New Roman" w:cs="Times New Roman"/>
          <w:color w:val="000026"/>
        </w:rPr>
        <w:t>dimensions</w:t>
      </w:r>
      <w:r w:rsidR="00A42CDF">
        <w:rPr>
          <w:rFonts w:ascii="Times New Roman" w:hAnsi="Times New Roman" w:cs="Times New Roman"/>
          <w:color w:val="000026"/>
        </w:rPr>
        <w:t xml:space="preserve"> of pain</w:t>
      </w:r>
      <w:r w:rsidR="00CF2334">
        <w:rPr>
          <w:rFonts w:ascii="Times New Roman" w:hAnsi="Times New Roman" w:cs="Times New Roman"/>
          <w:color w:val="000026"/>
        </w:rPr>
        <w:t xml:space="preserve">. </w:t>
      </w:r>
    </w:p>
    <w:p w14:paraId="596A00B3" w14:textId="44B10B0F" w:rsidR="006578CD" w:rsidRDefault="006578CD" w:rsidP="00450DF1">
      <w:pPr>
        <w:pStyle w:val="BodyText"/>
        <w:spacing w:line="240" w:lineRule="auto"/>
      </w:pPr>
      <w:r>
        <w:t>A</w:t>
      </w:r>
      <w:r w:rsidR="00270007" w:rsidRPr="00B006CD">
        <w:t xml:space="preserve"> number of theories about </w:t>
      </w:r>
      <w:r w:rsidR="00734DC5">
        <w:t>the</w:t>
      </w:r>
      <w:r w:rsidR="00734DC5" w:rsidRPr="00B006CD">
        <w:t xml:space="preserve"> </w:t>
      </w:r>
      <w:r w:rsidR="00270007" w:rsidRPr="00B006CD">
        <w:t xml:space="preserve">role </w:t>
      </w:r>
      <w:r w:rsidR="00734DC5">
        <w:t xml:space="preserve">of the insula </w:t>
      </w:r>
      <w:r w:rsidR="00270007" w:rsidRPr="00B006CD">
        <w:t xml:space="preserve">in pain perception have been postulated. </w:t>
      </w:r>
      <w:r w:rsidR="00450DF1" w:rsidRPr="00B006CD">
        <w:t xml:space="preserve">For instance, </w:t>
      </w:r>
      <w:r w:rsidR="00C81ACB">
        <w:t>Coghill and colleagues</w:t>
      </w:r>
      <w:r w:rsidR="00450DF1" w:rsidRPr="00B006CD">
        <w:t xml:space="preserve"> reported that the insula responds in a graded fashion to increasing intensity of noxious stimuli, suggests that it </w:t>
      </w:r>
      <w:r w:rsidR="000D6317" w:rsidRPr="00B006CD">
        <w:t xml:space="preserve">encodes </w:t>
      </w:r>
      <w:r w:rsidR="00450DF1" w:rsidRPr="00B006CD">
        <w:t xml:space="preserve">pain intensity </w:t>
      </w:r>
      <w:r w:rsidR="00450DF1" w:rsidRPr="00B006CD">
        <w:fldChar w:fldCharType="begin"/>
      </w:r>
      <w:r w:rsidR="005D5AC6">
        <w:instrText xml:space="preserve"> ADDIN EN.CITE &lt;EndNote&gt;&lt;Cite&gt;&lt;Author&gt;Coghill&lt;/Author&gt;&lt;Year&gt;1999&lt;/Year&gt;&lt;RecNum&gt;1316&lt;/RecNum&gt;&lt;DisplayText&gt;[7]&lt;/DisplayText&gt;&lt;record&gt;&lt;rec-number&gt;1316&lt;/rec-number&gt;&lt;foreign-keys&gt;&lt;key app="EN" db-id="w99zeawvaeaeevezxpppsd0da2drseezaaft" timestamp="1262295541"&gt;1316&lt;/key&gt;&lt;/foreign-keys&gt;&lt;ref-type name="Journal Article"&gt;17&lt;/ref-type&gt;&lt;contributors&gt;&lt;authors&gt;&lt;author&gt;Coghill, R. C.&lt;/author&gt;&lt;author&gt;Sang, C. N.&lt;/author&gt;&lt;author&gt;Maisog, J. M.&lt;/author&gt;&lt;author&gt;Iadarola, M. J.&lt;/author&gt;&lt;/authors&gt;&lt;/contributors&gt;&lt;titles&gt;&lt;title&gt;Pain Intensity Processing Within the Human Brain: A Bilateral, Distributed Mechanism&lt;/title&gt;&lt;secondary-title&gt;J Neurophysiol&lt;/secondary-title&gt;&lt;/titles&gt;&lt;periodical&gt;&lt;full-title&gt;J Neurophysiol&lt;/full-title&gt;&lt;/periodical&gt;&lt;pages&gt;1934-1943&lt;/pages&gt;&lt;volume&gt;82&lt;/volume&gt;&lt;number&gt;4&lt;/number&gt;&lt;reprint-edition&gt;IN FILE&lt;/reprint-edition&gt;&lt;keywords&gt;&lt;keyword&gt;pain&lt;/keyword&gt;&lt;keyword&gt;intensity&lt;/keyword&gt;&lt;keyword&gt;human&lt;/keyword&gt;&lt;keyword&gt;imaging&lt;/keyword&gt;&lt;keyword&gt;attention&lt;/keyword&gt;&lt;keyword&gt;PET&lt;/keyword&gt;&lt;keyword&gt;motor&lt;/keyword&gt;&lt;keyword&gt;affect&lt;/keyword&gt;&lt;keyword&gt;cerebellum&lt;/keyword&gt;&lt;keyword&gt;Putamen&lt;/keyword&gt;&lt;keyword&gt;thalamus&lt;/keyword&gt;&lt;keyword&gt;insula&lt;/keyword&gt;&lt;keyword&gt;anterior cingulate&lt;/keyword&gt;&lt;keyword&gt;cingulate&lt;/keyword&gt;&lt;keyword&gt;cingulate cortex&lt;/keyword&gt;&lt;keyword&gt;cortex&lt;/keyword&gt;&lt;keyword&gt;sii&lt;/keyword&gt;&lt;keyword&gt;somatosensory&lt;/keyword&gt;&lt;keyword&gt;si&lt;/keyword&gt;&lt;keyword&gt;supplementary motor area&lt;/keyword&gt;&lt;keyword&gt;premotor&lt;/keyword&gt;&lt;keyword&gt;awareness&lt;/keyword&gt;&lt;keyword&gt;105.3&lt;/keyword&gt;&lt;/keywords&gt;&lt;dates&gt;&lt;year&gt;1999&lt;/year&gt;&lt;/dates&gt;&lt;urls&gt;&lt;/urls&gt;&lt;/record&gt;&lt;/Cite&gt;&lt;/EndNote&gt;</w:instrText>
      </w:r>
      <w:r w:rsidR="00450DF1" w:rsidRPr="00B006CD">
        <w:fldChar w:fldCharType="separate"/>
      </w:r>
      <w:r w:rsidR="005D5AC6">
        <w:rPr>
          <w:noProof/>
        </w:rPr>
        <w:t>[7]</w:t>
      </w:r>
      <w:r w:rsidR="00450DF1" w:rsidRPr="00B006CD">
        <w:fldChar w:fldCharType="end"/>
      </w:r>
      <w:r w:rsidR="00450DF1" w:rsidRPr="00B006CD">
        <w:t xml:space="preserve">. Brooks and Tracey </w:t>
      </w:r>
      <w:r w:rsidR="00450DF1" w:rsidRPr="00B006CD">
        <w:fldChar w:fldCharType="begin"/>
      </w:r>
      <w:r w:rsidR="0017736E" w:rsidRPr="00B006CD">
        <w:instrText xml:space="preserve"> ADDIN EN.CITE &lt;EndNote&gt;&lt;Cite&gt;&lt;Author&gt;Brooks&lt;/Author&gt;&lt;Year&gt;2007&lt;/Year&gt;&lt;RecNum&gt;8635&lt;/RecNum&gt;&lt;DisplayText&gt;[4]&lt;/DisplayText&gt;&lt;record&gt;&lt;rec-number&gt;8635&lt;/rec-number&gt;&lt;foreign-keys&gt;&lt;key app="EN" db-id="w99zeawvaeaeevezxpppsd0da2drseezaaft" timestamp="1264016251"&gt;8635&lt;/key&gt;&lt;/foreign-keys&gt;&lt;ref-type name="Journal Article"&gt;17&lt;/ref-type&gt;&lt;contributors&gt;&lt;authors&gt;&lt;author&gt;Brooks, J. C.&lt;/author&gt;&lt;author&gt;Tracey, I.&lt;/author&gt;&lt;/authors&gt;&lt;/contributors&gt;&lt;titles&gt;&lt;title&gt;The insula: a multidimensional integration site for pain&lt;/title&gt;&lt;secondary-title&gt;Pain&lt;/secondary-title&gt;&lt;/titles&gt;&lt;periodical&gt;&lt;full-title&gt;Pain&lt;/full-title&gt;&lt;/periodical&gt;&lt;pages&gt;1-2&lt;/pages&gt;&lt;volume&gt;128&lt;/volume&gt;&lt;number&gt;1-2&lt;/number&gt;&lt;edition&gt;2007/01/27&lt;/edition&gt;&lt;keywords&gt;&lt;keyword&gt;Animals&lt;/keyword&gt;&lt;keyword&gt;Cerebral Cortex/*physiopathology&lt;/keyword&gt;&lt;keyword&gt;*Evoked Potentials, Motor&lt;/keyword&gt;&lt;keyword&gt;*Evoked Potentials, Somatosensory&lt;/keyword&gt;&lt;keyword&gt;Humans&lt;/keyword&gt;&lt;keyword&gt;Muscle, Skeletal/*physiopathology&lt;/keyword&gt;&lt;keyword&gt;Nerve Net/*physiopathology&lt;/keyword&gt;&lt;keyword&gt;Neural Pathways/physiopathology&lt;/keyword&gt;&lt;keyword&gt;Pain/*physiopathology&lt;/keyword&gt;&lt;keyword&gt;Skin/innervation/*physiopathology&lt;/keyword&gt;&lt;/keywords&gt;&lt;dates&gt;&lt;year&gt;2007&lt;/year&gt;&lt;pub-dates&gt;&lt;date&gt;Mar&lt;/date&gt;&lt;/pub-dates&gt;&lt;/dates&gt;&lt;isbn&gt;1872-6623 (Electronic)&amp;#xD;1872-6623 (Linking)&lt;/isbn&gt;&lt;accession-num&gt;17254713&lt;/accession-num&gt;&lt;urls&gt;&lt;related-urls&gt;&lt;url&gt;http://www.ncbi.nlm.nih.gov/entrez/query.fcgi?cmd=Retrieve&amp;amp;db=PubMed&amp;amp;dopt=Citation&amp;amp;list_uids=17254713&lt;/url&gt;&lt;/related-urls&gt;&lt;/urls&gt;&lt;electronic-resource-num&gt;S0304-3959(06)00722-6 [pii]&amp;#xD;10.1016/j.pain.2006.12.025&lt;/electronic-resource-num&gt;&lt;language&gt;eng&lt;/language&gt;&lt;/record&gt;&lt;/Cite&gt;&lt;/EndNote&gt;</w:instrText>
      </w:r>
      <w:r w:rsidR="00450DF1" w:rsidRPr="00B006CD">
        <w:fldChar w:fldCharType="separate"/>
      </w:r>
      <w:r w:rsidR="0017736E" w:rsidRPr="00B006CD">
        <w:rPr>
          <w:noProof/>
        </w:rPr>
        <w:t>[4]</w:t>
      </w:r>
      <w:r w:rsidR="00450DF1" w:rsidRPr="00B006CD">
        <w:fldChar w:fldCharType="end"/>
      </w:r>
      <w:r w:rsidR="00450DF1" w:rsidRPr="00B006CD">
        <w:t xml:space="preserve"> suggested that the insula is a multidimensional integration site for pain. An alternative hypothesis about the role of the insula proposed by Craig </w:t>
      </w:r>
      <w:r w:rsidR="00450DF1" w:rsidRPr="00B006CD">
        <w:fldChar w:fldCharType="begin"/>
      </w:r>
      <w:r w:rsidR="005D5AC6">
        <w:instrText xml:space="preserve"> ADDIN EN.CITE &lt;EndNote&gt;&lt;Cite&gt;&lt;Author&gt;Craig&lt;/Author&gt;&lt;Year&gt;2002&lt;/Year&gt;&lt;RecNum&gt;1448&lt;/RecNum&gt;&lt;DisplayText&gt;[8]&lt;/DisplayText&gt;&lt;record&gt;&lt;rec-number&gt;1448&lt;/rec-number&gt;&lt;foreign-keys&gt;&lt;key app="EN" db-id="w99zeawvaeaeevezxpppsd0da2drseezaaft" timestamp="1262295542"&gt;1448&lt;/key&gt;&lt;/foreign-keys&gt;&lt;ref-type name="Journal Article"&gt;17&lt;/ref-type&gt;&lt;contributors&gt;&lt;authors&gt;&lt;author&gt;Craig, A. D.&lt;/author&gt;&lt;/authors&gt;&lt;/contributors&gt;&lt;titles&gt;&lt;title&gt;How do you feel? Interoception: the sense of the physiological condition of the body&lt;/title&gt;&lt;secondary-title&gt;Nat Rev Neurosci&lt;/secondary-title&gt;&lt;/titles&gt;&lt;periodical&gt;&lt;full-title&gt;Nat Rev Neurosci&lt;/full-title&gt;&lt;/periodical&gt;&lt;pages&gt;655-666&lt;/pages&gt;&lt;volume&gt;3&lt;/volume&gt;&lt;number&gt;8&lt;/number&gt;&lt;reprint-edition&gt;IN FILE&lt;/reprint-edition&gt;&lt;keywords&gt;&lt;keyword&gt;review&lt;/keyword&gt;&lt;keyword&gt;pain&lt;/keyword&gt;&lt;keyword&gt;visceral&lt;/keyword&gt;&lt;keyword&gt;visceroception&lt;/keyword&gt;&lt;keyword&gt;interoception&lt;/keyword&gt;&lt;keyword&gt;thermoreception&lt;/keyword&gt;&lt;keyword&gt;Consciousness&lt;/keyword&gt;&lt;keyword&gt;warm&lt;/keyword&gt;&lt;keyword&gt;cold&lt;/keyword&gt;&lt;keyword&gt;imaging&lt;/keyword&gt;&lt;keyword&gt;insula&lt;/keyword&gt;&lt;keyword&gt;PET&lt;/keyword&gt;&lt;keyword&gt;allodynia&lt;/keyword&gt;&lt;keyword&gt;temperature&lt;/keyword&gt;&lt;keyword&gt;touch&lt;/keyword&gt;&lt;keyword&gt;thermal grill&lt;/keyword&gt;&lt;keyword&gt;illusion&lt;/keyword&gt;&lt;keyword&gt;primary afferent&lt;/keyword&gt;&lt;keyword&gt;230.45&lt;/keyword&gt;&lt;/keywords&gt;&lt;dates&gt;&lt;year&gt;2002&lt;/year&gt;&lt;/dates&gt;&lt;urls&gt;&lt;related-urls&gt;&lt;url&gt;PM:12154366&lt;/url&gt;&lt;/related-urls&gt;&lt;/urls&gt;&lt;/record&gt;&lt;/Cite&gt;&lt;/EndNote&gt;</w:instrText>
      </w:r>
      <w:r w:rsidR="00450DF1" w:rsidRPr="00B006CD">
        <w:fldChar w:fldCharType="separate"/>
      </w:r>
      <w:r w:rsidR="005D5AC6">
        <w:rPr>
          <w:noProof/>
        </w:rPr>
        <w:t>[8]</w:t>
      </w:r>
      <w:r w:rsidR="00450DF1" w:rsidRPr="00B006CD">
        <w:fldChar w:fldCharType="end"/>
      </w:r>
      <w:r w:rsidR="00450DF1" w:rsidRPr="00B006CD">
        <w:t xml:space="preserve"> suggested that the mid-posterior insula was a multimodal homeostatic or interoceptive area. The former hypothesis maintained pain as a separate modality, whereas Craig’s hypothesis established pain as a subset of homeostatic function.</w:t>
      </w:r>
      <w:r w:rsidR="00FF3F9A" w:rsidRPr="00B006CD">
        <w:t xml:space="preserve"> Garcia-Larrea has posited that the posterior insula is akin to </w:t>
      </w:r>
      <w:r w:rsidR="00E643B8" w:rsidRPr="00B006CD">
        <w:t>tertiary</w:t>
      </w:r>
      <w:r w:rsidR="00FF3F9A" w:rsidRPr="00B006CD">
        <w:t xml:space="preserve"> somatosensory cortex (S3) </w:t>
      </w:r>
      <w:r w:rsidR="00E643B8" w:rsidRPr="00B006CD">
        <w:t xml:space="preserve">which receives direct input from the </w:t>
      </w:r>
      <w:r w:rsidR="00FF3F9A" w:rsidRPr="00B006CD">
        <w:t xml:space="preserve">spinothalamic </w:t>
      </w:r>
      <w:r w:rsidR="00E643B8" w:rsidRPr="00B006CD">
        <w:t xml:space="preserve">system </w:t>
      </w:r>
      <w:r w:rsidR="00FF3F9A" w:rsidRPr="00B006CD">
        <w:t xml:space="preserve">and produces pain through network interaction with other brain regions </w:t>
      </w:r>
      <w:r w:rsidR="00FF3F9A" w:rsidRPr="00B006CD">
        <w:fldChar w:fldCharType="begin"/>
      </w:r>
      <w:r w:rsidR="00B910BC">
        <w:instrText xml:space="preserve"> ADDIN EN.CITE &lt;EndNote&gt;&lt;Cite&gt;&lt;Author&gt;Garcia-Larrea&lt;/Author&gt;&lt;Year&gt;2012&lt;/Year&gt;&lt;RecNum&gt;11675&lt;/RecNum&gt;&lt;DisplayText&gt;[16]&lt;/DisplayText&gt;&lt;record&gt;&lt;rec-number&gt;11675&lt;/rec-number&gt;&lt;foreign-keys&gt;&lt;key app="EN" db-id="w99zeawvaeaeevezxpppsd0da2drseezaaft" timestamp="1405885501"&gt;11675&lt;/key&gt;&lt;/foreign-keys&gt;&lt;ref-type name="Journal Article"&gt;17&lt;/ref-type&gt;&lt;contributors&gt;&lt;authors&gt;&lt;author&gt;Garcia-Larrea, L.&lt;/author&gt;&lt;/authors&gt;&lt;/contributors&gt;&lt;auth-address&gt;Central Integration of Pain Laboratory (NeuroPain), Centre for Neuroscience of Lyon, Hopital Neurologique, boulevard Pinel, Lyon, France. luis.larrea@univ-lyon1.fr&lt;/auth-address&gt;&lt;titles&gt;&lt;title&gt;The posterior insular-opercular region and the search of a primary cortex for pain&lt;/title&gt;&lt;secondary-title&gt;Neurophysiol Clin&lt;/secondary-title&gt;&lt;alt-title&gt;Neurophysiologie clinique = Clinical neurophysiology&lt;/alt-title&gt;&lt;/titles&gt;&lt;periodical&gt;&lt;full-title&gt;Neurophysiol Clin&lt;/full-title&gt;&lt;/periodical&gt;&lt;pages&gt;299-313&lt;/pages&gt;&lt;volume&gt;42&lt;/volume&gt;&lt;number&gt;5&lt;/number&gt;&lt;keywords&gt;&lt;keyword&gt;Animals&lt;/keyword&gt;&lt;keyword&gt;Brain Mapping/methods&lt;/keyword&gt;&lt;keyword&gt;Cerebral Cortex/*physiopathology&lt;/keyword&gt;&lt;keyword&gt;Humans&lt;/keyword&gt;&lt;keyword&gt;Pain/*physiopathology&lt;/keyword&gt;&lt;keyword&gt;Sensation/physiology&lt;/keyword&gt;&lt;keyword&gt;Thalamus/physiopathology&lt;/keyword&gt;&lt;/keywords&gt;&lt;dates&gt;&lt;year&gt;2012&lt;/year&gt;&lt;pub-dates&gt;&lt;date&gt;Oct&lt;/date&gt;&lt;/pub-dates&gt;&lt;/dates&gt;&lt;isbn&gt;1769-7131 (Electronic)&amp;#xD;0987-7053 (Linking)&lt;/isbn&gt;&lt;accession-num&gt;23040701&lt;/accession-num&gt;&lt;urls&gt;&lt;related-urls&gt;&lt;url&gt;http://www.ncbi.nlm.nih.gov/pubmed/23040701&lt;/url&gt;&lt;/related-urls&gt;&lt;/urls&gt;&lt;electronic-resource-num&gt;10.1016/j.neucli.2012.06.001&lt;/electronic-resource-num&gt;&lt;/record&gt;&lt;/Cite&gt;&lt;/EndNote&gt;</w:instrText>
      </w:r>
      <w:r w:rsidR="00FF3F9A" w:rsidRPr="00B006CD">
        <w:fldChar w:fldCharType="separate"/>
      </w:r>
      <w:r w:rsidR="00B910BC">
        <w:rPr>
          <w:noProof/>
        </w:rPr>
        <w:t>[16]</w:t>
      </w:r>
      <w:r w:rsidR="00FF3F9A" w:rsidRPr="00B006CD">
        <w:fldChar w:fldCharType="end"/>
      </w:r>
      <w:r w:rsidR="00FF3F9A" w:rsidRPr="00B006CD">
        <w:t>.</w:t>
      </w:r>
      <w:r w:rsidR="00450DF1" w:rsidRPr="00B006CD">
        <w:t xml:space="preserve"> Baliki and colleagues </w:t>
      </w:r>
      <w:r w:rsidR="00450DF1" w:rsidRPr="00B006CD">
        <w:fldChar w:fldCharType="begin">
          <w:fldData xml:space="preserve">PEVuZE5vdGU+PENpdGU+PEF1dGhvcj5CYWxpa2k8L0F1dGhvcj48WWVhcj4yMDA5PC9ZZWFyPjxS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</w:fldData>
        </w:fldChar>
      </w:r>
      <w:r w:rsidR="0017736E" w:rsidRPr="00B006CD">
        <w:instrText xml:space="preserve"> ADDIN EN.CITE </w:instrText>
      </w:r>
      <w:r w:rsidR="0017736E" w:rsidRPr="00B006CD">
        <w:fldChar w:fldCharType="begin">
          <w:fldData xml:space="preserve">PEVuZE5vdGU+PENpdGU+PEF1dGhvcj5CYWxpa2k8L0F1dGhvcj48WWVhcj4yMDA5PC9ZZWFyPjxS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</w:fldData>
        </w:fldChar>
      </w:r>
      <w:r w:rsidR="0017736E" w:rsidRPr="00B006CD">
        <w:instrText xml:space="preserve"> ADDIN EN.CITE.DATA </w:instrText>
      </w:r>
      <w:r w:rsidR="0017736E" w:rsidRPr="00B006CD">
        <w:fldChar w:fldCharType="end"/>
      </w:r>
      <w:r w:rsidR="00450DF1" w:rsidRPr="00B006CD">
        <w:fldChar w:fldCharType="separate"/>
      </w:r>
      <w:r w:rsidR="0017736E" w:rsidRPr="00B006CD">
        <w:rPr>
          <w:noProof/>
        </w:rPr>
        <w:t>[3]</w:t>
      </w:r>
      <w:r w:rsidR="00450DF1" w:rsidRPr="00B006CD">
        <w:fldChar w:fldCharType="end"/>
      </w:r>
      <w:r w:rsidR="00450DF1" w:rsidRPr="00B006CD">
        <w:t xml:space="preserve"> have posited another hypothesis suggesting that, in addition to integrating the dimensions of pain perception, the insula is a central, multimodal magnitude estimator and a nociceptive-specific magnitude estimator. </w:t>
      </w:r>
      <w:r>
        <w:t>T</w:t>
      </w:r>
      <w:r w:rsidRPr="00B006CD">
        <w:t xml:space="preserve">he findings in the Wiech and colleagues study support the concept that nociceptive information is processed serially along the insula along the posterior-anterior axis, each segment related to a different dimension of pain, and becoming fully integrated in the anterior insula. Recent findings by Frot and colleagues support this model </w:t>
      </w:r>
      <w:r w:rsidRPr="00B006CD">
        <w:fldChar w:fldCharType="begin"/>
      </w:r>
      <w:r w:rsidR="00B910BC">
        <w:instrText xml:space="preserve"> ADDIN EN.CITE &lt;EndNote&gt;&lt;Cite&gt;&lt;Author&gt;Frot&lt;/Author&gt;&lt;Year&gt;2014&lt;/Year&gt;&lt;RecNum&gt;11680&lt;/RecNum&gt;&lt;DisplayText&gt;[15]&lt;/DisplayText&gt;&lt;record&gt;&lt;rec-number&gt;11680&lt;/rec-number&gt;&lt;foreign-keys&gt;&lt;key app="EN" db-id="w99zeawvaeaeevezxpppsd0da2drseezaaft" timestamp="1405893517"&gt;11680&lt;/key&gt;&lt;/foreign-keys&gt;&lt;ref-type name="Journal Article"&gt;17&lt;/ref-type&gt;&lt;contributors&gt;&lt;authors&gt;&lt;author&gt;Frot, M.&lt;/author&gt;&lt;author&gt;Faillenot, I.&lt;/author&gt;&lt;author&gt;Mauguiere, F.&lt;/author&gt;&lt;/authors&gt;&lt;/contributors&gt;&lt;auth-address&gt;INSERM, U1028, Central Integration of Pain Unit, Neuroscience Research Center, Bron, F-69677, France; Claude Bernard University Lyon 1, Lyon, F-69000, France.&lt;/auth-address&gt;&lt;titles&gt;&lt;title&gt;Processing of nociceptive input from posterior to anterior insula in humans&lt;/title&gt;&lt;secondary-title&gt;Hum Brain Mapp&lt;/secondary-title&gt;&lt;alt-title&gt;Human brain mapping&lt;/alt-title&gt;&lt;/titles&gt;&lt;periodical&gt;&lt;full-title&gt;Hum Brain Mapp&lt;/full-title&gt;&lt;/periodical&gt;&lt;alt-periodical&gt;&lt;full-title&gt;Human Brain Mapping&lt;/full-title&gt;&lt;/alt-periodical&gt;&lt;dates&gt;&lt;year&gt;2014&lt;/year&gt;&lt;pub-dates&gt;&lt;date&gt;Jun 11&lt;/date&gt;&lt;/pub-dates&gt;&lt;/dates&gt;&lt;isbn&gt;1097-0193 (Electronic)&amp;#xD;1065-9471 (Linking)&lt;/isbn&gt;&lt;accession-num&gt;24916602&lt;/accession-num&gt;&lt;urls&gt;&lt;related-urls&gt;&lt;url&gt;http://www.ncbi.nlm.nih.gov/pubmed/24916602&lt;/url&gt;&lt;/related-urls&gt;&lt;/urls&gt;&lt;electronic-resource-num&gt;10.1002/hbm.22565&lt;/electronic-resource-num&gt;&lt;/record&gt;&lt;/Cite&gt;&lt;/EndNote&gt;</w:instrText>
      </w:r>
      <w:r w:rsidRPr="00B006CD">
        <w:fldChar w:fldCharType="separate"/>
      </w:r>
      <w:r w:rsidR="00B910BC">
        <w:rPr>
          <w:noProof/>
        </w:rPr>
        <w:t>[15]</w:t>
      </w:r>
      <w:r w:rsidRPr="00B006CD">
        <w:fldChar w:fldCharType="end"/>
      </w:r>
      <w:r w:rsidRPr="00B006CD">
        <w:t>.</w:t>
      </w:r>
    </w:p>
    <w:p w14:paraId="50CCA134" w14:textId="312C13F2" w:rsidR="00FD6C69" w:rsidRPr="00B006CD" w:rsidRDefault="00450DF1" w:rsidP="00492F36">
      <w:pPr>
        <w:pStyle w:val="BodyText"/>
        <w:spacing w:line="240" w:lineRule="auto"/>
      </w:pPr>
      <w:r w:rsidRPr="00B006CD">
        <w:t>However, the</w:t>
      </w:r>
      <w:r w:rsidR="00734DC5">
        <w:t>re are some notable problems with many of these interpretations</w:t>
      </w:r>
      <w:r w:rsidR="005C0B45">
        <w:t>:</w:t>
      </w:r>
      <w:r w:rsidR="00734DC5">
        <w:t xml:space="preserve"> (1) The</w:t>
      </w:r>
      <w:r w:rsidR="00E643B8" w:rsidRPr="00B006CD">
        <w:t xml:space="preserve"> anterior</w:t>
      </w:r>
      <w:r w:rsidRPr="00B006CD">
        <w:t xml:space="preserve"> insula has been implicated in a multimodal sensory stimulus salience detection network, where salience stimuli are encoded and processed to appropriately orient attention </w:t>
      </w:r>
      <w:r w:rsidRPr="00B006CD">
        <w:fldChar w:fldCharType="begin">
          <w:fldData xml:space="preserve">PEVuZE5vdGU+PENpdGU+PEF1dGhvcj5Eb3duYXI8L0F1dGhvcj48WWVhcj4yMDAxPC9ZZWFyPjxS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</w:fldData>
        </w:fldChar>
      </w:r>
      <w:r w:rsidR="00B910BC">
        <w:instrText xml:space="preserve"> ADDIN EN.CITE </w:instrText>
      </w:r>
      <w:r w:rsidR="00B910BC">
        <w:fldChar w:fldCharType="begin">
          <w:fldData xml:space="preserve">PEVuZE5vdGU+PENpdGU+PEF1dGhvcj5Eb3duYXI8L0F1dGhvcj48WWVhcj4yMDAxPC9ZZWFyPjxS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</w:fldData>
        </w:fldChar>
      </w:r>
      <w:r w:rsidR="00B910BC">
        <w:instrText xml:space="preserve"> ADDIN EN.CITE.DATA </w:instrText>
      </w:r>
      <w:r w:rsidR="00B910BC">
        <w:fldChar w:fldCharType="end"/>
      </w:r>
      <w:r w:rsidRPr="00B006CD">
        <w:fldChar w:fldCharType="separate"/>
      </w:r>
      <w:r w:rsidR="00B910BC">
        <w:rPr>
          <w:noProof/>
        </w:rPr>
        <w:t>[11-13,21]</w:t>
      </w:r>
      <w:r w:rsidRPr="00B006CD">
        <w:fldChar w:fldCharType="end"/>
      </w:r>
      <w:r w:rsidRPr="00B006CD">
        <w:t xml:space="preserve">. </w:t>
      </w:r>
      <w:r w:rsidR="00827EA8" w:rsidRPr="00B006CD">
        <w:t xml:space="preserve">It is also one of the most commonly activated brain region </w:t>
      </w:r>
      <w:r w:rsidR="00827EA8" w:rsidRPr="00B006CD">
        <w:rPr>
          <w:lang w:val="en-GB"/>
        </w:rPr>
        <w:t xml:space="preserve">across </w:t>
      </w:r>
      <w:r w:rsidR="00827EA8" w:rsidRPr="00B006CD">
        <w:rPr>
          <w:i/>
          <w:lang w:val="en-GB"/>
        </w:rPr>
        <w:t>all</w:t>
      </w:r>
      <w:r w:rsidR="00827EA8" w:rsidRPr="00B006CD">
        <w:rPr>
          <w:lang w:val="en-GB"/>
        </w:rPr>
        <w:t xml:space="preserve"> neuroimaging studies</w:t>
      </w:r>
      <w:r w:rsidR="00827EA8" w:rsidRPr="00B006CD">
        <w:t xml:space="preserve"> </w:t>
      </w:r>
      <w:r w:rsidR="00827EA8" w:rsidRPr="00B006CD">
        <w:fldChar w:fldCharType="begin"/>
      </w:r>
      <w:r w:rsidR="00B910BC">
        <w:instrText xml:space="preserve"> ADDIN EN.CITE &lt;EndNote&gt;&lt;Cite&gt;&lt;Author&gt;Yarkoni&lt;/Author&gt;&lt;Year&gt;2011&lt;/Year&gt;&lt;RecNum&gt;10699&lt;/RecNum&gt;&lt;DisplayText&gt;[33]&lt;/DisplayText&gt;&lt;record&gt;&lt;rec-number&gt;10699&lt;/rec-number&gt;&lt;foreign-keys&gt;&lt;key app="EN" db-id="w99zeawvaeaeevezxpppsd0da2drseezaaft" timestamp="1323295911"&gt;10699&lt;/key&gt;&lt;/foreign-keys&gt;&lt;ref-type name="Journal Article"&gt;17&lt;/ref-type&gt;&lt;contributors&gt;&lt;authors&gt;&lt;author&gt;Yarkoni, T.&lt;/author&gt;&lt;author&gt;Poldrack, R. A.&lt;/author&gt;&lt;author&gt;Nichols, T. E.&lt;/author&gt;&lt;author&gt;Van Essen, D. C.&lt;/author&gt;&lt;author&gt;Wager, T. D.&lt;/author&gt;&lt;/authors&gt;&lt;/contributors&gt;&lt;auth-address&gt;Department of Psychology and Neuroscience, University of Colorado at Boulder, Boulder, Colorado, USA. tal.yarkoni@colorado.edu&lt;/auth-address&gt;&lt;titles&gt;&lt;title&gt;Large-scale automated synthesis of human functional neuroimaging data&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665-70&lt;/pages&gt;&lt;volume&gt;8&lt;/volume&gt;&lt;number&gt;8&lt;/number&gt;&lt;edition&gt;2011/06/28&lt;/edition&gt;&lt;dates&gt;&lt;year&gt;2011&lt;/year&gt;&lt;pub-dates&gt;&lt;date&gt;Aug&lt;/date&gt;&lt;/pub-dates&gt;&lt;/dates&gt;&lt;isbn&gt;1548-7105 (Electronic)&amp;#xD;1548-7091 (Linking)&lt;/isbn&gt;&lt;accession-num&gt;21706013&lt;/accession-num&gt;&lt;work-type&gt;Research Support, N.I.H., Extramural&lt;/work-type&gt;&lt;urls&gt;&lt;related-urls&gt;&lt;url&gt;http://www.ncbi.nlm.nih.gov/pubmed/21706013&lt;/url&gt;&lt;/related-urls&gt;&lt;/urls&gt;&lt;custom2&gt;3146590&lt;/custom2&gt;&lt;electronic-resource-num&gt;10.1038/nmeth.1635&lt;/electronic-resource-num&gt;&lt;language&gt;eng&lt;/language&gt;&lt;/record&gt;&lt;/Cite&gt;&lt;/EndNote&gt;</w:instrText>
      </w:r>
      <w:r w:rsidR="00827EA8" w:rsidRPr="00B006CD">
        <w:fldChar w:fldCharType="separate"/>
      </w:r>
      <w:r w:rsidR="00B910BC">
        <w:rPr>
          <w:noProof/>
        </w:rPr>
        <w:t>[33]</w:t>
      </w:r>
      <w:r w:rsidR="00827EA8" w:rsidRPr="00B006CD">
        <w:fldChar w:fldCharType="end"/>
      </w:r>
      <w:r w:rsidRPr="00B006CD">
        <w:t xml:space="preserve">. </w:t>
      </w:r>
      <w:r w:rsidR="006578CD" w:rsidRPr="006578CD">
        <w:t>Given that pain is inherently salient, it is possible (or more likely) that the processes encoded in the insula reflect the salience of the stimulus.</w:t>
      </w:r>
      <w:r w:rsidR="00734DC5">
        <w:t xml:space="preserve"> (2) There are other multimodal regions in the brain that are related to the various dimensions of pain (e.g., the cingulate cortex) </w:t>
      </w:r>
      <w:r w:rsidR="00492F36">
        <w:fldChar w:fldCharType="begin">
          <w:fldData xml:space="preserve">PEVuZE5vdGU+PENpdGU+PEF1dGhvcj5TaGFja21hbjwvQXV0aG9yPjxZZWFyPjIwMTE8L1llYXI+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</w:fldData>
        </w:fldChar>
      </w:r>
      <w:r w:rsidR="00B910BC">
        <w:instrText xml:space="preserve"> ADDIN EN.CITE </w:instrText>
      </w:r>
      <w:r w:rsidR="00B910BC">
        <w:fldChar w:fldCharType="begin">
          <w:fldData xml:space="preserve">PEVuZE5vdGU+PENpdGU+PEF1dGhvcj5TaGFja21hbjwvQXV0aG9yPjxZZWFyPjIwMTE8L1llYXI+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</w:fldData>
        </w:fldChar>
      </w:r>
      <w:r w:rsidR="00B910BC">
        <w:instrText xml:space="preserve"> ADDIN EN.CITE.DATA </w:instrText>
      </w:r>
      <w:r w:rsidR="00B910BC">
        <w:fldChar w:fldCharType="end"/>
      </w:r>
      <w:r w:rsidR="00492F36">
        <w:fldChar w:fldCharType="separate"/>
      </w:r>
      <w:r w:rsidR="00B910BC">
        <w:rPr>
          <w:noProof/>
        </w:rPr>
        <w:t>[18,20,29]</w:t>
      </w:r>
      <w:r w:rsidR="00492F36">
        <w:fldChar w:fldCharType="end"/>
      </w:r>
      <w:r w:rsidR="00734DC5">
        <w:t>.</w:t>
      </w:r>
      <w:r w:rsidR="00FD6C69" w:rsidRPr="00B006CD">
        <w:t xml:space="preserve"> </w:t>
      </w:r>
      <w:r w:rsidR="009260EA">
        <w:t>Thus, f</w:t>
      </w:r>
      <w:r w:rsidR="00FD6C69" w:rsidRPr="00B006CD">
        <w:t xml:space="preserve">uture studies will need to investigate how </w:t>
      </w:r>
      <w:r w:rsidR="00E643B8" w:rsidRPr="00B006CD">
        <w:t xml:space="preserve">insular </w:t>
      </w:r>
      <w:r w:rsidR="00FD6C69" w:rsidRPr="00B006CD">
        <w:t>connections contribute to the experience of pain, and its various dimensions</w:t>
      </w:r>
      <w:r w:rsidR="000D6317" w:rsidRPr="00B006CD">
        <w:t>, and parse these responses from generalized salience-related responses</w:t>
      </w:r>
      <w:r w:rsidR="00FD6C69" w:rsidRPr="00B006CD">
        <w:t xml:space="preserve">. </w:t>
      </w:r>
    </w:p>
    <w:p w14:paraId="0318CE38" w14:textId="77777777" w:rsidR="00110C2E" w:rsidRPr="00B006CD" w:rsidRDefault="00110C2E" w:rsidP="00A50C39">
      <w:pPr>
        <w:widowControl w:val="0"/>
        <w:autoSpaceDE w:val="0"/>
        <w:autoSpaceDN w:val="0"/>
        <w:adjustRightInd w:val="0"/>
        <w:rPr>
          <w:rFonts w:ascii="Times New Roman" w:hAnsi="Times New Roman" w:cs="Times New Roman"/>
        </w:rPr>
      </w:pPr>
    </w:p>
    <w:p w14:paraId="13D7F8F2" w14:textId="77777777" w:rsidR="002A0D62" w:rsidRPr="00B006CD" w:rsidRDefault="002A0D62" w:rsidP="00A4367F">
      <w:pPr>
        <w:widowControl w:val="0"/>
        <w:autoSpaceDE w:val="0"/>
        <w:autoSpaceDN w:val="0"/>
        <w:adjustRightInd w:val="0"/>
        <w:rPr>
          <w:rFonts w:ascii="Times New Roman" w:hAnsi="Times New Roman" w:cs="Times New Roman"/>
          <w:b/>
        </w:rPr>
      </w:pPr>
      <w:r w:rsidRPr="00B006CD">
        <w:rPr>
          <w:rFonts w:ascii="Times New Roman" w:hAnsi="Times New Roman" w:cs="Times New Roman"/>
          <w:b/>
        </w:rPr>
        <w:t>CONFLICT OF INTEREST STATEMENT</w:t>
      </w:r>
    </w:p>
    <w:p w14:paraId="0D3D84B1" w14:textId="78577D7B" w:rsidR="00B6255F" w:rsidRPr="00B006CD" w:rsidRDefault="002A0D62" w:rsidP="00A4367F">
      <w:pPr>
        <w:widowControl w:val="0"/>
        <w:autoSpaceDE w:val="0"/>
        <w:autoSpaceDN w:val="0"/>
        <w:adjustRightInd w:val="0"/>
        <w:rPr>
          <w:rFonts w:ascii="Times New Roman" w:hAnsi="Times New Roman" w:cs="Times New Roman"/>
          <w:b/>
        </w:rPr>
      </w:pPr>
      <w:r w:rsidRPr="00B006CD">
        <w:rPr>
          <w:rFonts w:ascii="Times New Roman" w:hAnsi="Times New Roman" w:cs="Times New Roman"/>
        </w:rPr>
        <w:t>The author is aware of no conflicts of interest regarding this commentary.</w:t>
      </w:r>
      <w:r w:rsidRPr="00B006CD">
        <w:rPr>
          <w:rFonts w:ascii="Times New Roman" w:hAnsi="Times New Roman" w:cs="Times New Roman"/>
          <w:b/>
        </w:rPr>
        <w:br w:type="column"/>
      </w:r>
      <w:r w:rsidR="00B6255F" w:rsidRPr="00B006CD">
        <w:rPr>
          <w:rFonts w:ascii="Times New Roman" w:hAnsi="Times New Roman" w:cs="Times New Roman"/>
          <w:b/>
        </w:rPr>
        <w:t>REFERENCES</w:t>
      </w:r>
    </w:p>
    <w:p w14:paraId="36F04AD8" w14:textId="77777777" w:rsidR="00B6255F" w:rsidRPr="00FC4C58" w:rsidRDefault="00B6255F" w:rsidP="00110C2E">
      <w:pPr>
        <w:pStyle w:val="EndNoteBibliography"/>
        <w:ind w:left="720" w:hanging="720"/>
        <w:rPr>
          <w:b/>
        </w:rPr>
      </w:pPr>
    </w:p>
    <w:p w14:paraId="1ACEBDB6" w14:textId="77777777" w:rsidR="00A405B1" w:rsidRPr="00A405B1" w:rsidRDefault="00110C2E" w:rsidP="00A405B1">
      <w:pPr>
        <w:pStyle w:val="EndNoteBibliography"/>
        <w:ind w:left="720" w:hanging="720"/>
        <w:rPr>
          <w:noProof/>
        </w:rPr>
      </w:pPr>
      <w:r w:rsidRPr="00B006CD">
        <w:rPr>
          <w:b/>
        </w:rPr>
        <w:fldChar w:fldCharType="begin"/>
      </w:r>
      <w:r w:rsidRPr="00B006CD">
        <w:rPr>
          <w:b/>
        </w:rPr>
        <w:instrText xml:space="preserve"> ADDIN EN.REFLIST </w:instrText>
      </w:r>
      <w:r w:rsidRPr="00B006CD">
        <w:rPr>
          <w:b/>
        </w:rPr>
        <w:fldChar w:fldCharType="separate"/>
      </w:r>
      <w:r w:rsidR="00A405B1" w:rsidRPr="00A405B1">
        <w:rPr>
          <w:noProof/>
        </w:rPr>
        <w:t>[1] Augustine JR. The insular lobe in primates including humans. Neurological Res 1985;7:2-10.</w:t>
      </w:r>
    </w:p>
    <w:p w14:paraId="1999E5F6" w14:textId="77777777" w:rsidR="00A405B1" w:rsidRPr="00A405B1" w:rsidRDefault="00A405B1" w:rsidP="00A405B1">
      <w:pPr>
        <w:pStyle w:val="EndNoteBibliography"/>
        <w:ind w:left="720" w:hanging="720"/>
        <w:rPr>
          <w:noProof/>
        </w:rPr>
      </w:pPr>
      <w:r w:rsidRPr="00A405B1">
        <w:rPr>
          <w:noProof/>
        </w:rPr>
        <w:t>[2] Augustine JR. Circuitry and functional aspects of the insular lobe in primates including humans. Brain Res Rev 1996;22:229-244.</w:t>
      </w:r>
    </w:p>
    <w:p w14:paraId="516855B1" w14:textId="77777777" w:rsidR="00A405B1" w:rsidRPr="00A405B1" w:rsidRDefault="00A405B1" w:rsidP="00A405B1">
      <w:pPr>
        <w:pStyle w:val="EndNoteBibliography"/>
        <w:ind w:left="720" w:hanging="720"/>
        <w:rPr>
          <w:noProof/>
        </w:rPr>
      </w:pPr>
      <w:r w:rsidRPr="00A405B1">
        <w:rPr>
          <w:noProof/>
        </w:rPr>
        <w:t>[3] Baliki MN, Geha PY, Apkarian AV. Parsing pain perception between nociceptive representation and magnitude estimation. J Neurophysiol 2009;101:875-887.</w:t>
      </w:r>
    </w:p>
    <w:p w14:paraId="2CE45868" w14:textId="77777777" w:rsidR="00A405B1" w:rsidRPr="00A405B1" w:rsidRDefault="00A405B1" w:rsidP="00A405B1">
      <w:pPr>
        <w:pStyle w:val="EndNoteBibliography"/>
        <w:ind w:left="720" w:hanging="720"/>
        <w:rPr>
          <w:noProof/>
        </w:rPr>
      </w:pPr>
      <w:r w:rsidRPr="00A405B1">
        <w:rPr>
          <w:noProof/>
        </w:rPr>
        <w:t>[4] Brooks JC, Tracey I. The insula: a multidimensional integration site for pain. Pain 2007;128:1-2.</w:t>
      </w:r>
    </w:p>
    <w:p w14:paraId="6D0CAFCD" w14:textId="77777777" w:rsidR="00A405B1" w:rsidRPr="00A405B1" w:rsidRDefault="00A405B1" w:rsidP="00A405B1">
      <w:pPr>
        <w:pStyle w:val="EndNoteBibliography"/>
        <w:ind w:left="720" w:hanging="720"/>
        <w:rPr>
          <w:noProof/>
        </w:rPr>
      </w:pPr>
      <w:r w:rsidRPr="00A405B1">
        <w:rPr>
          <w:noProof/>
        </w:rPr>
        <w:t>[5] Budge EATW. The book of medicines : ancient Syrian anatomy, pathology and theraputics [sic]. London: Kegan Paul, 2002.</w:t>
      </w:r>
    </w:p>
    <w:p w14:paraId="49FD0FDE" w14:textId="77777777" w:rsidR="00A405B1" w:rsidRPr="00A405B1" w:rsidRDefault="00A405B1" w:rsidP="00A405B1">
      <w:pPr>
        <w:pStyle w:val="EndNoteBibliography"/>
        <w:ind w:left="720" w:hanging="720"/>
        <w:rPr>
          <w:noProof/>
        </w:rPr>
      </w:pPr>
      <w:r w:rsidRPr="00A405B1">
        <w:rPr>
          <w:noProof/>
        </w:rPr>
        <w:t>[6] Cauda F, Costa T, Torta DM, Sacco K, D'Agata F, Duca S, Geminiani G, Fox PT, Vercelli A. Meta-analytic clustering of the insular cortex: characterizing the meta-analytic connectivity of the insula when involved in active tasks. Neuroimage 2012;62:343-355.</w:t>
      </w:r>
    </w:p>
    <w:p w14:paraId="5288591E" w14:textId="77777777" w:rsidR="00A405B1" w:rsidRPr="00A405B1" w:rsidRDefault="00A405B1" w:rsidP="00A405B1">
      <w:pPr>
        <w:pStyle w:val="EndNoteBibliography"/>
        <w:ind w:left="720" w:hanging="720"/>
        <w:rPr>
          <w:noProof/>
        </w:rPr>
      </w:pPr>
      <w:r w:rsidRPr="00A405B1">
        <w:rPr>
          <w:noProof/>
        </w:rPr>
        <w:t>[7] Coghill RC, Sang CN, Maisog JM, Iadarola MJ. Pain Intensity Processing Within the Human Brain: A Bilateral, Distributed Mechanism. J Neurophysiol 1999;82:1934-1943.</w:t>
      </w:r>
    </w:p>
    <w:p w14:paraId="64065DC6" w14:textId="77777777" w:rsidR="00A405B1" w:rsidRPr="00A405B1" w:rsidRDefault="00A405B1" w:rsidP="00A405B1">
      <w:pPr>
        <w:pStyle w:val="EndNoteBibliography"/>
        <w:ind w:left="720" w:hanging="720"/>
        <w:rPr>
          <w:noProof/>
        </w:rPr>
      </w:pPr>
      <w:r w:rsidRPr="00A405B1">
        <w:rPr>
          <w:noProof/>
        </w:rPr>
        <w:t>[8] Craig AD. How do you feel? Interoception: the sense of the physiological condition of the body. Nat Rev Neurosci 2002;3:655-666.</w:t>
      </w:r>
    </w:p>
    <w:p w14:paraId="3B357709" w14:textId="77777777" w:rsidR="00A405B1" w:rsidRPr="00A405B1" w:rsidRDefault="00A405B1" w:rsidP="00A405B1">
      <w:pPr>
        <w:pStyle w:val="EndNoteBibliography"/>
        <w:ind w:left="720" w:hanging="720"/>
        <w:rPr>
          <w:noProof/>
        </w:rPr>
      </w:pPr>
      <w:r w:rsidRPr="00A405B1">
        <w:rPr>
          <w:noProof/>
        </w:rPr>
        <w:t>[9] Davis KD, Moayedi M. Central Mechanisms of Pain Revealed Through Functional and Structural MRI. Journal of neuroimmune pharmacology : the official journal of the Society on NeuroImmune Pharmacology 2013;8:518-534.</w:t>
      </w:r>
    </w:p>
    <w:p w14:paraId="6D4DFC09" w14:textId="77777777" w:rsidR="00A405B1" w:rsidRPr="00A405B1" w:rsidRDefault="00A405B1" w:rsidP="00A405B1">
      <w:pPr>
        <w:pStyle w:val="EndNoteBibliography"/>
        <w:ind w:left="720" w:hanging="720"/>
        <w:rPr>
          <w:noProof/>
        </w:rPr>
      </w:pPr>
      <w:r w:rsidRPr="00A405B1">
        <w:rPr>
          <w:noProof/>
        </w:rPr>
        <w:t>[10] Dennis EL, Jahanshad N, McMahon KL, de Zubicaray GI, Martin NG, Hickie IB, Toga AW, Wright MJ, Thompson PM. Development of insula connectivity between ages 12 and 30 revealed by high angular resolution diffusion imaging. Hum Brain Mapp 2014;35:1790-1800.</w:t>
      </w:r>
    </w:p>
    <w:p w14:paraId="474B0CC3" w14:textId="77777777" w:rsidR="00A405B1" w:rsidRPr="00A405B1" w:rsidRDefault="00A405B1" w:rsidP="00A405B1">
      <w:pPr>
        <w:pStyle w:val="EndNoteBibliography"/>
        <w:ind w:left="720" w:hanging="720"/>
        <w:rPr>
          <w:noProof/>
        </w:rPr>
      </w:pPr>
      <w:r w:rsidRPr="00A405B1">
        <w:rPr>
          <w:noProof/>
        </w:rPr>
        <w:t>[11] Downar J, Crawley AP, Mikulis DJ, Davis KD. A cortical network for the detection of novel events across multiple sensory modalities. Neuroimage 2001;13:S310.</w:t>
      </w:r>
    </w:p>
    <w:p w14:paraId="0CF265C0" w14:textId="77777777" w:rsidR="00A405B1" w:rsidRPr="00A405B1" w:rsidRDefault="00A405B1" w:rsidP="00A405B1">
      <w:pPr>
        <w:pStyle w:val="EndNoteBibliography"/>
        <w:ind w:left="720" w:hanging="720"/>
        <w:rPr>
          <w:noProof/>
        </w:rPr>
      </w:pPr>
      <w:r w:rsidRPr="00A405B1">
        <w:rPr>
          <w:noProof/>
        </w:rPr>
        <w:t>[12] Downar J, Crawley AP, Mikulis DJ, Davis KD. A cortical network sensitive to stimulus salience in a neutral behavioral context across multiple sensory modalities. J Neurophysiol 2002;87:615-620.</w:t>
      </w:r>
    </w:p>
    <w:p w14:paraId="507501C2" w14:textId="77777777" w:rsidR="00A405B1" w:rsidRPr="00A405B1" w:rsidRDefault="00A405B1" w:rsidP="00A405B1">
      <w:pPr>
        <w:pStyle w:val="EndNoteBibliography"/>
        <w:ind w:left="720" w:hanging="720"/>
        <w:rPr>
          <w:noProof/>
        </w:rPr>
      </w:pPr>
      <w:r w:rsidRPr="00A405B1">
        <w:rPr>
          <w:noProof/>
        </w:rPr>
        <w:t>[13] Downar J, Mikulis DJ, Davis KD. Neural correlates of the prolonged salience of painful stimulation. Neuroimage 2003;20:1540-1551.</w:t>
      </w:r>
    </w:p>
    <w:p w14:paraId="7D8F2A43" w14:textId="77777777" w:rsidR="00A405B1" w:rsidRPr="00A405B1" w:rsidRDefault="00A405B1" w:rsidP="00A405B1">
      <w:pPr>
        <w:pStyle w:val="EndNoteBibliography"/>
        <w:ind w:left="720" w:hanging="720"/>
        <w:rPr>
          <w:noProof/>
        </w:rPr>
      </w:pPr>
      <w:r w:rsidRPr="00A405B1">
        <w:rPr>
          <w:noProof/>
        </w:rPr>
        <w:t>[14] Farmer MA, Baliki MN, Apkarian AV. A dynamic network perspective of chronic pain. Neurosci Lett 2012;520:197-203.</w:t>
      </w:r>
    </w:p>
    <w:p w14:paraId="50C797C7" w14:textId="77777777" w:rsidR="00A405B1" w:rsidRPr="00A405B1" w:rsidRDefault="00A405B1" w:rsidP="00A405B1">
      <w:pPr>
        <w:pStyle w:val="EndNoteBibliography"/>
        <w:ind w:left="720" w:hanging="720"/>
        <w:rPr>
          <w:noProof/>
        </w:rPr>
      </w:pPr>
      <w:r w:rsidRPr="00A405B1">
        <w:rPr>
          <w:noProof/>
        </w:rPr>
        <w:t>[15] Frot M, Faillenot I, Mauguiere F. Processing of nociceptive input from posterior to anterior insula in humans. Hum Brain Mapp 2014.</w:t>
      </w:r>
    </w:p>
    <w:p w14:paraId="3F11779C" w14:textId="77777777" w:rsidR="00A405B1" w:rsidRPr="00A405B1" w:rsidRDefault="00A405B1" w:rsidP="00A405B1">
      <w:pPr>
        <w:pStyle w:val="EndNoteBibliography"/>
        <w:ind w:left="720" w:hanging="720"/>
        <w:rPr>
          <w:noProof/>
        </w:rPr>
      </w:pPr>
      <w:r w:rsidRPr="00A405B1">
        <w:rPr>
          <w:noProof/>
        </w:rPr>
        <w:t>[16] Garcia-Larrea L. The posterior insular-opercular region and the search of a primary cortex for pain. Neurophysiol Clin 2012;42:299-313.</w:t>
      </w:r>
    </w:p>
    <w:p w14:paraId="37C67C14" w14:textId="77777777" w:rsidR="00A405B1" w:rsidRPr="00A405B1" w:rsidRDefault="00A405B1" w:rsidP="00A405B1">
      <w:pPr>
        <w:pStyle w:val="EndNoteBibliography"/>
        <w:ind w:left="720" w:hanging="720"/>
        <w:rPr>
          <w:noProof/>
        </w:rPr>
      </w:pPr>
      <w:r w:rsidRPr="00A405B1">
        <w:rPr>
          <w:noProof/>
        </w:rPr>
        <w:t>[17] Hofbauer RK, Rainville P, Duncan GH, Bushnell MC. Cortical representation of the sensory dimension of pain. J Neurophysiol 2001;86:402-411.</w:t>
      </w:r>
    </w:p>
    <w:p w14:paraId="19433EBC" w14:textId="77777777" w:rsidR="00A405B1" w:rsidRPr="00A405B1" w:rsidRDefault="00A405B1" w:rsidP="00A405B1">
      <w:pPr>
        <w:pStyle w:val="EndNoteBibliography"/>
        <w:ind w:left="720" w:hanging="720"/>
        <w:rPr>
          <w:noProof/>
        </w:rPr>
      </w:pPr>
      <w:r w:rsidRPr="00A405B1">
        <w:rPr>
          <w:noProof/>
        </w:rPr>
        <w:t>[18] Hutchison WD, Davis KD, Lozano AM, Tasker RR, Dostrovsky JO. Pain-related neurons in the human cingulate cortex. Nat Neurosci 1999;2:403-405.</w:t>
      </w:r>
    </w:p>
    <w:p w14:paraId="4A2486C5" w14:textId="77777777" w:rsidR="00A405B1" w:rsidRPr="00A405B1" w:rsidRDefault="00A405B1" w:rsidP="00A405B1">
      <w:pPr>
        <w:pStyle w:val="EndNoteBibliography"/>
        <w:ind w:left="720" w:hanging="720"/>
        <w:rPr>
          <w:noProof/>
        </w:rPr>
      </w:pPr>
      <w:r w:rsidRPr="00A405B1">
        <w:rPr>
          <w:noProof/>
        </w:rPr>
        <w:t>[19] Kelly C, Toro R, Di Martino A, Cox CL, Bellec P, Castellanos FX, Milham MP. A convergent functional architecture of the insula emerges across imaging modalities. Neuroimage 2012;61:1129-1142.</w:t>
      </w:r>
    </w:p>
    <w:p w14:paraId="0CC72D00" w14:textId="77777777" w:rsidR="00A405B1" w:rsidRPr="00A405B1" w:rsidRDefault="00A405B1" w:rsidP="00A405B1">
      <w:pPr>
        <w:pStyle w:val="EndNoteBibliography"/>
        <w:ind w:left="720" w:hanging="720"/>
        <w:rPr>
          <w:noProof/>
        </w:rPr>
      </w:pPr>
      <w:r w:rsidRPr="00A405B1">
        <w:rPr>
          <w:noProof/>
        </w:rPr>
        <w:t>[20] Koyama T, Kato K, Tanaka YZ, Mikami A. Anterior cingulate activity during pain-avoidance and reward tasks in monkeys. Neurosci Res 2001;39:421-430.</w:t>
      </w:r>
    </w:p>
    <w:p w14:paraId="46CEACF7" w14:textId="77777777" w:rsidR="00A405B1" w:rsidRPr="00A405B1" w:rsidRDefault="00A405B1" w:rsidP="00A405B1">
      <w:pPr>
        <w:pStyle w:val="EndNoteBibliography"/>
        <w:ind w:left="720" w:hanging="720"/>
        <w:rPr>
          <w:noProof/>
        </w:rPr>
      </w:pPr>
      <w:r w:rsidRPr="00A405B1">
        <w:rPr>
          <w:noProof/>
        </w:rPr>
        <w:t>[21] Legrain V, Iannetti GD, Plaghki L, Mouraux A. The pain matrix reloaded: a salience detection system for the body. Prog Neurobiol 2011;93:111-124.</w:t>
      </w:r>
    </w:p>
    <w:p w14:paraId="62D398C8" w14:textId="77777777" w:rsidR="00A405B1" w:rsidRPr="00A405B1" w:rsidRDefault="00A405B1" w:rsidP="00A405B1">
      <w:pPr>
        <w:pStyle w:val="EndNoteBibliography"/>
        <w:ind w:left="720" w:hanging="720"/>
        <w:rPr>
          <w:noProof/>
        </w:rPr>
      </w:pPr>
      <w:r w:rsidRPr="00A405B1">
        <w:rPr>
          <w:noProof/>
        </w:rPr>
        <w:t>[22] Marshall J. Sensory disturbances in cortical wounds with special reference to pain. J Neurol Neurosurg Psychiatry 1951;14:187-204.</w:t>
      </w:r>
    </w:p>
    <w:p w14:paraId="0D2BC7B1" w14:textId="77777777" w:rsidR="00A405B1" w:rsidRPr="00A405B1" w:rsidRDefault="00A405B1" w:rsidP="00A405B1">
      <w:pPr>
        <w:pStyle w:val="EndNoteBibliography"/>
        <w:ind w:left="720" w:hanging="720"/>
        <w:rPr>
          <w:noProof/>
        </w:rPr>
      </w:pPr>
      <w:r w:rsidRPr="00A405B1">
        <w:rPr>
          <w:noProof/>
        </w:rPr>
        <w:t>[23] Melzack R. Pain - an overview. Acta Anaesthesiol Scand 1999;43:880-884.</w:t>
      </w:r>
    </w:p>
    <w:p w14:paraId="606B815D" w14:textId="77777777" w:rsidR="00A405B1" w:rsidRPr="00A405B1" w:rsidRDefault="00A405B1" w:rsidP="00A405B1">
      <w:pPr>
        <w:pStyle w:val="EndNoteBibliography"/>
        <w:ind w:left="720" w:hanging="720"/>
        <w:rPr>
          <w:noProof/>
        </w:rPr>
      </w:pPr>
      <w:r w:rsidRPr="00A405B1">
        <w:rPr>
          <w:noProof/>
        </w:rPr>
        <w:t>[24] Melzack R, Casey KL. Sensory, motivational, and central control determinants of pain: a new conceptual model. In: D Kenshalo, editor. The Skin Senses. Springfield: C.C. Thomas, 1968. pp. 423-439.</w:t>
      </w:r>
    </w:p>
    <w:p w14:paraId="3A61C1A1" w14:textId="77777777" w:rsidR="00A405B1" w:rsidRPr="00A405B1" w:rsidRDefault="00A405B1" w:rsidP="00A405B1">
      <w:pPr>
        <w:pStyle w:val="EndNoteBibliography"/>
        <w:ind w:left="720" w:hanging="720"/>
        <w:rPr>
          <w:noProof/>
        </w:rPr>
      </w:pPr>
      <w:r w:rsidRPr="00A405B1">
        <w:rPr>
          <w:noProof/>
        </w:rPr>
        <w:t>[25] Moayedi M, Davis KD. Theories of pain: from specificity to gate control. J Neurophysiol 2013;109:5-12.</w:t>
      </w:r>
    </w:p>
    <w:p w14:paraId="76072181" w14:textId="77777777" w:rsidR="00A405B1" w:rsidRPr="00A405B1" w:rsidRDefault="00A405B1" w:rsidP="00A405B1">
      <w:pPr>
        <w:pStyle w:val="EndNoteBibliography"/>
        <w:ind w:left="720" w:hanging="720"/>
        <w:rPr>
          <w:noProof/>
        </w:rPr>
      </w:pPr>
      <w:r w:rsidRPr="00A405B1">
        <w:rPr>
          <w:noProof/>
        </w:rPr>
        <w:t>[26] Nanetti L, Cerliani L, Gazzola V, Renken R, Keysers C. Group analyses of connectivity-based cortical parcellation using repeated k-means clustering. Neuroimage 2009;47:1666-1677.</w:t>
      </w:r>
    </w:p>
    <w:p w14:paraId="5928D5D0" w14:textId="77777777" w:rsidR="00A405B1" w:rsidRPr="00A405B1" w:rsidRDefault="00A405B1" w:rsidP="00A405B1">
      <w:pPr>
        <w:pStyle w:val="EndNoteBibliography"/>
        <w:ind w:left="720" w:hanging="720"/>
        <w:rPr>
          <w:noProof/>
        </w:rPr>
      </w:pPr>
      <w:r w:rsidRPr="00A405B1">
        <w:rPr>
          <w:noProof/>
        </w:rPr>
        <w:t>[27] Rainville P, Carrier B, Hofbauer RK, Bushnell MC, Duncan GH. Dissociation of sensory and affective dimensions of pain using hypnotic modulation. Pain 1999;82:159-171.</w:t>
      </w:r>
    </w:p>
    <w:p w14:paraId="43987A09" w14:textId="77777777" w:rsidR="00A405B1" w:rsidRPr="00A405B1" w:rsidRDefault="00A405B1" w:rsidP="00A405B1">
      <w:pPr>
        <w:pStyle w:val="EndNoteBibliography"/>
        <w:ind w:left="720" w:hanging="720"/>
        <w:rPr>
          <w:noProof/>
        </w:rPr>
      </w:pPr>
      <w:r w:rsidRPr="00A405B1">
        <w:rPr>
          <w:noProof/>
        </w:rPr>
        <w:t>[28] Salomons TV, Moayedi M, Erpelding N, Davis KD. A brief cognitive-behavioural intervention for pain reduces secondary hyperalgesia. Pain 2014;155:1446-1452.</w:t>
      </w:r>
    </w:p>
    <w:p w14:paraId="35087B2F" w14:textId="77777777" w:rsidR="00A405B1" w:rsidRPr="00A405B1" w:rsidRDefault="00A405B1" w:rsidP="00A405B1">
      <w:pPr>
        <w:pStyle w:val="EndNoteBibliography"/>
        <w:ind w:left="720" w:hanging="720"/>
        <w:rPr>
          <w:noProof/>
        </w:rPr>
      </w:pPr>
      <w:r w:rsidRPr="00A405B1">
        <w:rPr>
          <w:noProof/>
        </w:rPr>
        <w:t>[29] Shackman AJ, Salomons TV, Slagter HA, Fox AS, Winter JJ, Davidson RJ. The integration of negative affect, pain and cognitive control in the cingulate cortex. Nat Rev Neurosci 2011;12:154-167.</w:t>
      </w:r>
    </w:p>
    <w:p w14:paraId="33F4057A" w14:textId="77777777" w:rsidR="00A405B1" w:rsidRPr="00A405B1" w:rsidRDefault="00A405B1" w:rsidP="00A405B1">
      <w:pPr>
        <w:pStyle w:val="EndNoteBibliography"/>
        <w:ind w:left="720" w:hanging="720"/>
        <w:rPr>
          <w:noProof/>
        </w:rPr>
      </w:pPr>
      <w:r w:rsidRPr="00A405B1">
        <w:rPr>
          <w:noProof/>
        </w:rPr>
        <w:t>[30] Taylor KS, Seminowicz DA, Davis KD. Two systems of resting state connectivity between the insula and cingulate cortex. Hum Brain Mapp 2009;30:2731-2745.</w:t>
      </w:r>
    </w:p>
    <w:p w14:paraId="41780069" w14:textId="77777777" w:rsidR="00A405B1" w:rsidRPr="00A405B1" w:rsidRDefault="00A405B1" w:rsidP="00A405B1">
      <w:pPr>
        <w:pStyle w:val="EndNoteBibliography"/>
        <w:ind w:left="720" w:hanging="720"/>
        <w:rPr>
          <w:noProof/>
        </w:rPr>
      </w:pPr>
      <w:r w:rsidRPr="00A405B1">
        <w:rPr>
          <w:noProof/>
        </w:rPr>
        <w:t>[31] Treede RD, Kenshalo DR, Gracely RH, Jones AKP. The cortical representation of pain. Pain 1999;79:105-111.</w:t>
      </w:r>
    </w:p>
    <w:p w14:paraId="1DDFD00E" w14:textId="77777777" w:rsidR="00A405B1" w:rsidRPr="00A405B1" w:rsidRDefault="00A405B1" w:rsidP="00A405B1">
      <w:pPr>
        <w:pStyle w:val="EndNoteBibliography"/>
        <w:ind w:left="720" w:hanging="720"/>
        <w:rPr>
          <w:noProof/>
        </w:rPr>
      </w:pPr>
      <w:r w:rsidRPr="00A405B1">
        <w:rPr>
          <w:noProof/>
        </w:rPr>
        <w:t>[32] Uddin LQ, Kinnison J, Pessoa L, Anderson ML. Beyond the tripartite cognition-emotion-interoception model of the human insular cortex. J Cogn Neurosci 2014;26:16-27.</w:t>
      </w:r>
    </w:p>
    <w:p w14:paraId="2EDEEA76" w14:textId="77777777" w:rsidR="00A405B1" w:rsidRPr="00A405B1" w:rsidRDefault="00A405B1" w:rsidP="00A405B1">
      <w:pPr>
        <w:pStyle w:val="EndNoteBibliography"/>
        <w:ind w:left="720" w:hanging="720"/>
        <w:rPr>
          <w:noProof/>
        </w:rPr>
      </w:pPr>
      <w:r w:rsidRPr="00A405B1">
        <w:rPr>
          <w:noProof/>
        </w:rPr>
        <w:t>[33] Yarkoni T, Poldrack RA, Nichols TE, Van Essen DC, Wager TD. Large-scale automated synthesis of human functional neuroimaging data. Nature methods 2011;8:665-670.</w:t>
      </w:r>
    </w:p>
    <w:p w14:paraId="6ABBD440" w14:textId="3416C185" w:rsidR="00AD1A51" w:rsidRPr="00B006CD" w:rsidRDefault="00110C2E" w:rsidP="00A4367F">
      <w:pPr>
        <w:widowControl w:val="0"/>
        <w:autoSpaceDE w:val="0"/>
        <w:autoSpaceDN w:val="0"/>
        <w:adjustRightInd w:val="0"/>
        <w:rPr>
          <w:rFonts w:ascii="Times New Roman" w:hAnsi="Times New Roman" w:cs="Times New Roman"/>
        </w:rPr>
      </w:pPr>
      <w:r w:rsidRPr="00B006CD">
        <w:rPr>
          <w:rFonts w:ascii="Times New Roman" w:hAnsi="Times New Roman" w:cs="Times New Roman"/>
        </w:rPr>
        <w:fldChar w:fldCharType="end"/>
      </w:r>
    </w:p>
    <w:sectPr w:rsidR="00AD1A51" w:rsidRPr="00B006CD" w:rsidSect="0000788C">
      <w:pgSz w:w="12240" w:h="15840"/>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B58B40" w15:done="0"/>
  <w15:commentEx w15:paraId="47F5BDB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A00002EF" w:usb1="4000004B"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Lucida Grande">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A00002EF" w:usb1="4000207B" w:usb2="00000000" w:usb3="00000000" w:csb0="000000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eminowicz, David A.">
    <w15:presenceInfo w15:providerId="AD" w15:userId="S-1-5-21-2004537563-2206293911-1794591707-1119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ain-2&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9zeawvaeaeevezxpppsd0da2drseezaaft&quot;&gt;My EndNote Library&lt;record-ids&gt;&lt;item&gt;56&lt;/item&gt;&lt;item&gt;73&lt;/item&gt;&lt;item&gt;420&lt;/item&gt;&lt;item&gt;422&lt;/item&gt;&lt;item&gt;1316&lt;/item&gt;&lt;item&gt;1448&lt;/item&gt;&lt;item&gt;1849&lt;/item&gt;&lt;item&gt;1850&lt;/item&gt;&lt;item&gt;2939&lt;/item&gt;&lt;item&gt;3071&lt;/item&gt;&lt;item&gt;3669&lt;/item&gt;&lt;item&gt;4484&lt;/item&gt;&lt;item&gt;4494&lt;/item&gt;&lt;item&gt;5382&lt;/item&gt;&lt;item&gt;6597&lt;/item&gt;&lt;item&gt;8369&lt;/item&gt;&lt;item&gt;8635&lt;/item&gt;&lt;item&gt;9300&lt;/item&gt;&lt;item&gt;9322&lt;/item&gt;&lt;item&gt;9594&lt;/item&gt;&lt;item&gt;9723&lt;/item&gt;&lt;item&gt;10699&lt;/item&gt;&lt;item&gt;11160&lt;/item&gt;&lt;item&gt;11567&lt;/item&gt;&lt;item&gt;11674&lt;/item&gt;&lt;item&gt;11675&lt;/item&gt;&lt;item&gt;11676&lt;/item&gt;&lt;item&gt;11680&lt;/item&gt;&lt;item&gt;11681&lt;/item&gt;&lt;item&gt;11685&lt;/item&gt;&lt;item&gt;11686&lt;/item&gt;&lt;item&gt;11687&lt;/item&gt;&lt;/record-ids&gt;&lt;/item&gt;&lt;/Libraries&gt;"/>
  </w:docVars>
  <w:rsids>
    <w:rsidRoot w:val="00AD1A51"/>
    <w:rsid w:val="0000788C"/>
    <w:rsid w:val="00023039"/>
    <w:rsid w:val="00023270"/>
    <w:rsid w:val="000823BC"/>
    <w:rsid w:val="00085472"/>
    <w:rsid w:val="000C3CCA"/>
    <w:rsid w:val="000D6317"/>
    <w:rsid w:val="000E3F05"/>
    <w:rsid w:val="00110C2E"/>
    <w:rsid w:val="00175B89"/>
    <w:rsid w:val="0017736E"/>
    <w:rsid w:val="001A51A3"/>
    <w:rsid w:val="001D25C7"/>
    <w:rsid w:val="001F2D94"/>
    <w:rsid w:val="00255755"/>
    <w:rsid w:val="00260D87"/>
    <w:rsid w:val="00270007"/>
    <w:rsid w:val="002A0D62"/>
    <w:rsid w:val="002C1F1C"/>
    <w:rsid w:val="00302D95"/>
    <w:rsid w:val="00313F9E"/>
    <w:rsid w:val="003157FF"/>
    <w:rsid w:val="003224E4"/>
    <w:rsid w:val="00342E19"/>
    <w:rsid w:val="00355540"/>
    <w:rsid w:val="003742A1"/>
    <w:rsid w:val="003A7E19"/>
    <w:rsid w:val="003B6CEC"/>
    <w:rsid w:val="003C55A0"/>
    <w:rsid w:val="00421B57"/>
    <w:rsid w:val="004341ED"/>
    <w:rsid w:val="00450DF1"/>
    <w:rsid w:val="004514A1"/>
    <w:rsid w:val="00492F36"/>
    <w:rsid w:val="004A22EF"/>
    <w:rsid w:val="004D3208"/>
    <w:rsid w:val="00502144"/>
    <w:rsid w:val="00502B8D"/>
    <w:rsid w:val="005101F1"/>
    <w:rsid w:val="0052426D"/>
    <w:rsid w:val="0052548A"/>
    <w:rsid w:val="00540C21"/>
    <w:rsid w:val="005C0B45"/>
    <w:rsid w:val="005D5AC6"/>
    <w:rsid w:val="005E56DB"/>
    <w:rsid w:val="005F36A9"/>
    <w:rsid w:val="005F6CA9"/>
    <w:rsid w:val="006276A8"/>
    <w:rsid w:val="006578CD"/>
    <w:rsid w:val="00691DB6"/>
    <w:rsid w:val="0069442D"/>
    <w:rsid w:val="006C7847"/>
    <w:rsid w:val="007009D7"/>
    <w:rsid w:val="0071541F"/>
    <w:rsid w:val="0071739C"/>
    <w:rsid w:val="007179BA"/>
    <w:rsid w:val="00734DC5"/>
    <w:rsid w:val="00750BE7"/>
    <w:rsid w:val="00756E26"/>
    <w:rsid w:val="00757401"/>
    <w:rsid w:val="00771582"/>
    <w:rsid w:val="007924A8"/>
    <w:rsid w:val="007B194F"/>
    <w:rsid w:val="007B4F31"/>
    <w:rsid w:val="007D62A6"/>
    <w:rsid w:val="008162DF"/>
    <w:rsid w:val="0082751E"/>
    <w:rsid w:val="00827EA8"/>
    <w:rsid w:val="00837412"/>
    <w:rsid w:val="00855939"/>
    <w:rsid w:val="008E1D8E"/>
    <w:rsid w:val="008E64C6"/>
    <w:rsid w:val="008E6B10"/>
    <w:rsid w:val="009036AA"/>
    <w:rsid w:val="0092255B"/>
    <w:rsid w:val="009260EA"/>
    <w:rsid w:val="0096618A"/>
    <w:rsid w:val="0098496D"/>
    <w:rsid w:val="00984F08"/>
    <w:rsid w:val="00A405B1"/>
    <w:rsid w:val="00A42CDF"/>
    <w:rsid w:val="00A4367F"/>
    <w:rsid w:val="00A50C39"/>
    <w:rsid w:val="00A91674"/>
    <w:rsid w:val="00AD1A51"/>
    <w:rsid w:val="00B006CD"/>
    <w:rsid w:val="00B52E0B"/>
    <w:rsid w:val="00B6255F"/>
    <w:rsid w:val="00B64948"/>
    <w:rsid w:val="00B67EE8"/>
    <w:rsid w:val="00B86584"/>
    <w:rsid w:val="00B910BC"/>
    <w:rsid w:val="00BD71DA"/>
    <w:rsid w:val="00C10777"/>
    <w:rsid w:val="00C22DDD"/>
    <w:rsid w:val="00C35A74"/>
    <w:rsid w:val="00C81ACB"/>
    <w:rsid w:val="00C8314C"/>
    <w:rsid w:val="00CB06CF"/>
    <w:rsid w:val="00CC13AC"/>
    <w:rsid w:val="00CF2334"/>
    <w:rsid w:val="00D07E8F"/>
    <w:rsid w:val="00D136FD"/>
    <w:rsid w:val="00D27ADE"/>
    <w:rsid w:val="00D52AE1"/>
    <w:rsid w:val="00DA1F55"/>
    <w:rsid w:val="00DF0761"/>
    <w:rsid w:val="00DF2935"/>
    <w:rsid w:val="00E235FD"/>
    <w:rsid w:val="00E643B8"/>
    <w:rsid w:val="00E82C72"/>
    <w:rsid w:val="00EA4B67"/>
    <w:rsid w:val="00EA6CA2"/>
    <w:rsid w:val="00EC365A"/>
    <w:rsid w:val="00EE5A7D"/>
    <w:rsid w:val="00F428D2"/>
    <w:rsid w:val="00F844E3"/>
    <w:rsid w:val="00F86086"/>
    <w:rsid w:val="00FC4C58"/>
    <w:rsid w:val="00FD6C69"/>
    <w:rsid w:val="00FE4D4D"/>
    <w:rsid w:val="00FE7ECB"/>
    <w:rsid w:val="00FF190D"/>
    <w:rsid w:val="00FF3F9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E424AC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rsid w:val="00AD1A51"/>
    <w:pPr>
      <w:spacing w:before="240" w:line="360" w:lineRule="auto"/>
    </w:pPr>
    <w:rPr>
      <w:rFonts w:ascii="Times New Roman" w:eastAsia="Times New Roman" w:hAnsi="Times New Roman" w:cs="Times New Roman"/>
    </w:rPr>
  </w:style>
  <w:style w:type="character" w:customStyle="1" w:styleId="BodyTextChar">
    <w:name w:val="Body Text Char"/>
    <w:basedOn w:val="DefaultParagraphFont"/>
    <w:link w:val="BodyText"/>
    <w:uiPriority w:val="99"/>
    <w:rsid w:val="00AD1A51"/>
    <w:rPr>
      <w:rFonts w:ascii="Times New Roman" w:eastAsia="Times New Roman" w:hAnsi="Times New Roman" w:cs="Times New Roman"/>
    </w:rPr>
  </w:style>
  <w:style w:type="paragraph" w:customStyle="1" w:styleId="EndNoteBibliographyTitle">
    <w:name w:val="EndNote Bibliography Title"/>
    <w:basedOn w:val="Normal"/>
    <w:rsid w:val="00110C2E"/>
    <w:pPr>
      <w:jc w:val="center"/>
    </w:pPr>
    <w:rPr>
      <w:rFonts w:ascii="Times New Roman" w:hAnsi="Times New Roman" w:cs="Times New Roman"/>
    </w:rPr>
  </w:style>
  <w:style w:type="paragraph" w:customStyle="1" w:styleId="EndNoteBibliography">
    <w:name w:val="EndNote Bibliography"/>
    <w:basedOn w:val="Normal"/>
    <w:rsid w:val="00110C2E"/>
    <w:rPr>
      <w:rFonts w:ascii="Times New Roman" w:hAnsi="Times New Roman" w:cs="Times New Roman"/>
    </w:rPr>
  </w:style>
  <w:style w:type="character" w:styleId="Hyperlink">
    <w:name w:val="Hyperlink"/>
    <w:basedOn w:val="DefaultParagraphFont"/>
    <w:uiPriority w:val="99"/>
    <w:unhideWhenUsed/>
    <w:rsid w:val="004514A1"/>
    <w:rPr>
      <w:color w:val="0000FF" w:themeColor="hyperlink"/>
      <w:u w:val="single"/>
    </w:rPr>
  </w:style>
  <w:style w:type="paragraph" w:styleId="BalloonText">
    <w:name w:val="Balloon Text"/>
    <w:basedOn w:val="Normal"/>
    <w:link w:val="BalloonTextChar"/>
    <w:uiPriority w:val="99"/>
    <w:semiHidden/>
    <w:unhideWhenUsed/>
    <w:rsid w:val="008162D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162DF"/>
    <w:rPr>
      <w:rFonts w:ascii="Lucida Grande" w:hAnsi="Lucida Grande" w:cs="Lucida Grande"/>
      <w:sz w:val="18"/>
      <w:szCs w:val="18"/>
    </w:rPr>
  </w:style>
  <w:style w:type="character" w:styleId="CommentReference">
    <w:name w:val="annotation reference"/>
    <w:basedOn w:val="DefaultParagraphFont"/>
    <w:uiPriority w:val="99"/>
    <w:semiHidden/>
    <w:unhideWhenUsed/>
    <w:rsid w:val="008162DF"/>
    <w:rPr>
      <w:sz w:val="18"/>
      <w:szCs w:val="18"/>
    </w:rPr>
  </w:style>
  <w:style w:type="paragraph" w:styleId="CommentText">
    <w:name w:val="annotation text"/>
    <w:basedOn w:val="Normal"/>
    <w:link w:val="CommentTextChar"/>
    <w:uiPriority w:val="99"/>
    <w:semiHidden/>
    <w:unhideWhenUsed/>
    <w:rsid w:val="008162DF"/>
  </w:style>
  <w:style w:type="character" w:customStyle="1" w:styleId="CommentTextChar">
    <w:name w:val="Comment Text Char"/>
    <w:basedOn w:val="DefaultParagraphFont"/>
    <w:link w:val="CommentText"/>
    <w:uiPriority w:val="99"/>
    <w:semiHidden/>
    <w:rsid w:val="008162DF"/>
  </w:style>
  <w:style w:type="paragraph" w:styleId="CommentSubject">
    <w:name w:val="annotation subject"/>
    <w:basedOn w:val="CommentText"/>
    <w:next w:val="CommentText"/>
    <w:link w:val="CommentSubjectChar"/>
    <w:uiPriority w:val="99"/>
    <w:semiHidden/>
    <w:unhideWhenUsed/>
    <w:rsid w:val="008162DF"/>
    <w:rPr>
      <w:b/>
      <w:bCs/>
      <w:sz w:val="20"/>
      <w:szCs w:val="20"/>
    </w:rPr>
  </w:style>
  <w:style w:type="character" w:customStyle="1" w:styleId="CommentSubjectChar">
    <w:name w:val="Comment Subject Char"/>
    <w:basedOn w:val="CommentTextChar"/>
    <w:link w:val="CommentSubject"/>
    <w:uiPriority w:val="99"/>
    <w:semiHidden/>
    <w:rsid w:val="008162DF"/>
    <w:rPr>
      <w:b/>
      <w:bCs/>
      <w:sz w:val="20"/>
      <w:szCs w:val="20"/>
    </w:rPr>
  </w:style>
  <w:style w:type="paragraph" w:styleId="Revision">
    <w:name w:val="Revision"/>
    <w:hidden/>
    <w:uiPriority w:val="99"/>
    <w:semiHidden/>
    <w:rsid w:val="005D5AC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rsid w:val="00AD1A51"/>
    <w:pPr>
      <w:spacing w:before="240" w:line="360" w:lineRule="auto"/>
    </w:pPr>
    <w:rPr>
      <w:rFonts w:ascii="Times New Roman" w:eastAsia="Times New Roman" w:hAnsi="Times New Roman" w:cs="Times New Roman"/>
    </w:rPr>
  </w:style>
  <w:style w:type="character" w:customStyle="1" w:styleId="BodyTextChar">
    <w:name w:val="Body Text Char"/>
    <w:basedOn w:val="DefaultParagraphFont"/>
    <w:link w:val="BodyText"/>
    <w:uiPriority w:val="99"/>
    <w:rsid w:val="00AD1A51"/>
    <w:rPr>
      <w:rFonts w:ascii="Times New Roman" w:eastAsia="Times New Roman" w:hAnsi="Times New Roman" w:cs="Times New Roman"/>
    </w:rPr>
  </w:style>
  <w:style w:type="paragraph" w:customStyle="1" w:styleId="EndNoteBibliographyTitle">
    <w:name w:val="EndNote Bibliography Title"/>
    <w:basedOn w:val="Normal"/>
    <w:rsid w:val="00110C2E"/>
    <w:pPr>
      <w:jc w:val="center"/>
    </w:pPr>
    <w:rPr>
      <w:rFonts w:ascii="Times New Roman" w:hAnsi="Times New Roman" w:cs="Times New Roman"/>
    </w:rPr>
  </w:style>
  <w:style w:type="paragraph" w:customStyle="1" w:styleId="EndNoteBibliography">
    <w:name w:val="EndNote Bibliography"/>
    <w:basedOn w:val="Normal"/>
    <w:rsid w:val="00110C2E"/>
    <w:rPr>
      <w:rFonts w:ascii="Times New Roman" w:hAnsi="Times New Roman" w:cs="Times New Roman"/>
    </w:rPr>
  </w:style>
  <w:style w:type="character" w:styleId="Hyperlink">
    <w:name w:val="Hyperlink"/>
    <w:basedOn w:val="DefaultParagraphFont"/>
    <w:uiPriority w:val="99"/>
    <w:unhideWhenUsed/>
    <w:rsid w:val="004514A1"/>
    <w:rPr>
      <w:color w:val="0000FF" w:themeColor="hyperlink"/>
      <w:u w:val="single"/>
    </w:rPr>
  </w:style>
  <w:style w:type="paragraph" w:styleId="BalloonText">
    <w:name w:val="Balloon Text"/>
    <w:basedOn w:val="Normal"/>
    <w:link w:val="BalloonTextChar"/>
    <w:uiPriority w:val="99"/>
    <w:semiHidden/>
    <w:unhideWhenUsed/>
    <w:rsid w:val="008162D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162DF"/>
    <w:rPr>
      <w:rFonts w:ascii="Lucida Grande" w:hAnsi="Lucida Grande" w:cs="Lucida Grande"/>
      <w:sz w:val="18"/>
      <w:szCs w:val="18"/>
    </w:rPr>
  </w:style>
  <w:style w:type="character" w:styleId="CommentReference">
    <w:name w:val="annotation reference"/>
    <w:basedOn w:val="DefaultParagraphFont"/>
    <w:uiPriority w:val="99"/>
    <w:semiHidden/>
    <w:unhideWhenUsed/>
    <w:rsid w:val="008162DF"/>
    <w:rPr>
      <w:sz w:val="18"/>
      <w:szCs w:val="18"/>
    </w:rPr>
  </w:style>
  <w:style w:type="paragraph" w:styleId="CommentText">
    <w:name w:val="annotation text"/>
    <w:basedOn w:val="Normal"/>
    <w:link w:val="CommentTextChar"/>
    <w:uiPriority w:val="99"/>
    <w:semiHidden/>
    <w:unhideWhenUsed/>
    <w:rsid w:val="008162DF"/>
  </w:style>
  <w:style w:type="character" w:customStyle="1" w:styleId="CommentTextChar">
    <w:name w:val="Comment Text Char"/>
    <w:basedOn w:val="DefaultParagraphFont"/>
    <w:link w:val="CommentText"/>
    <w:uiPriority w:val="99"/>
    <w:semiHidden/>
    <w:rsid w:val="008162DF"/>
  </w:style>
  <w:style w:type="paragraph" w:styleId="CommentSubject">
    <w:name w:val="annotation subject"/>
    <w:basedOn w:val="CommentText"/>
    <w:next w:val="CommentText"/>
    <w:link w:val="CommentSubjectChar"/>
    <w:uiPriority w:val="99"/>
    <w:semiHidden/>
    <w:unhideWhenUsed/>
    <w:rsid w:val="008162DF"/>
    <w:rPr>
      <w:b/>
      <w:bCs/>
      <w:sz w:val="20"/>
      <w:szCs w:val="20"/>
    </w:rPr>
  </w:style>
  <w:style w:type="character" w:customStyle="1" w:styleId="CommentSubjectChar">
    <w:name w:val="Comment Subject Char"/>
    <w:basedOn w:val="CommentTextChar"/>
    <w:link w:val="CommentSubject"/>
    <w:uiPriority w:val="99"/>
    <w:semiHidden/>
    <w:rsid w:val="008162DF"/>
    <w:rPr>
      <w:b/>
      <w:bCs/>
      <w:sz w:val="20"/>
      <w:szCs w:val="20"/>
    </w:rPr>
  </w:style>
  <w:style w:type="paragraph" w:styleId="Revision">
    <w:name w:val="Revision"/>
    <w:hidden/>
    <w:uiPriority w:val="99"/>
    <w:semiHidden/>
    <w:rsid w:val="005D5A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242388">
      <w:bodyDiv w:val="1"/>
      <w:marLeft w:val="0"/>
      <w:marRight w:val="0"/>
      <w:marTop w:val="0"/>
      <w:marBottom w:val="0"/>
      <w:divBdr>
        <w:top w:val="none" w:sz="0" w:space="0" w:color="auto"/>
        <w:left w:val="none" w:sz="0" w:space="0" w:color="auto"/>
        <w:bottom w:val="none" w:sz="0" w:space="0" w:color="auto"/>
        <w:right w:val="none" w:sz="0" w:space="0" w:color="auto"/>
      </w:divBdr>
    </w:div>
    <w:div w:id="205700739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m.moayedi@ucl.ac.uk"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people" Target="people.xml"/><Relationship Id="rId5" Type="http://schemas.openxmlformats.org/officeDocument/2006/relationships/settings" Target="settings.xml"/><Relationship Id="rId10"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07CD7D-CA00-4300-9C0D-6F2A06FB1136}">
  <ds:schemaRefs>
    <ds:schemaRef ds:uri="http://schemas.openxmlformats.org/officeDocument/2006/bibliography"/>
  </ds:schemaRefs>
</ds:datastoreItem>
</file>

<file path=customXml/itemProps2.xml><?xml version="1.0" encoding="utf-8"?>
<ds:datastoreItem xmlns:ds="http://schemas.openxmlformats.org/officeDocument/2006/customXml" ds:itemID="{D6F6399F-A755-4EB5-A022-8FEFA3CE99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5042</Words>
  <Characters>28740</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University College London</Company>
  <LinksUpToDate>false</LinksUpToDate>
  <CharactersWithSpaces>337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ssieh Moayedi</dc:creator>
  <cp:lastModifiedBy>Ivan Donadello</cp:lastModifiedBy>
  <cp:revision>2</cp:revision>
  <dcterms:created xsi:type="dcterms:W3CDTF">2015-08-28T12:58:00Z</dcterms:created>
  <dcterms:modified xsi:type="dcterms:W3CDTF">2015-08-28T12:58:00Z</dcterms:modified>
</cp:coreProperties>
</file>